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8417D4"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56192" behindDoc="1" locked="1" layoutInCell="0" allowOverlap="0" wp14:anchorId="5B54B28E" wp14:editId="2B12B480">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38C41621" w14:textId="0924F483" w:rsidR="00E515FC" w:rsidRPr="00C405FD" w:rsidRDefault="00E515FC" w:rsidP="00C405FD">
                            <w:pPr>
                              <w:pStyle w:val="RSCF01FootnoteAuthorAddress"/>
                            </w:pPr>
                            <w:r w:rsidRPr="001F237C">
                              <w:t xml:space="preserve">Electrochemical Engineering Laboratory, Faculty of Engineering and Physical Sciences, University of Southampton, University </w:t>
                            </w:r>
                            <w:r>
                              <w:t>Rd., Southampton, SO17 1BJ.  UK</w:t>
                            </w:r>
                            <w:r w:rsidRPr="00C405FD">
                              <w:t>.</w:t>
                            </w:r>
                          </w:p>
                          <w:p w14:paraId="5591C28F" w14:textId="587ABFC5" w:rsidR="00E515FC" w:rsidRPr="00C405FD" w:rsidRDefault="00E515FC" w:rsidP="00C405FD">
                            <w:pPr>
                              <w:pStyle w:val="RSCF01FootnoteAuthorAddress"/>
                            </w:pPr>
                            <w:r w:rsidRPr="001F237C">
                              <w:t>National Centre of Advanced Tribology at Southampton (NCATS). Faculty of Engineering and Physical Sciences, University of Southampton, University Rd., Southampton, SO17 1BJ.  UK</w:t>
                            </w:r>
                            <w:r w:rsidRPr="00C405FD">
                              <w:t>.</w:t>
                            </w:r>
                          </w:p>
                          <w:p w14:paraId="53E1C83B" w14:textId="3A12F93D" w:rsidR="00E515FC" w:rsidRDefault="00E515FC" w:rsidP="00C405FD">
                            <w:pPr>
                              <w:pStyle w:val="RSCF01FootnoteAuthorAddress"/>
                            </w:pPr>
                            <w:r w:rsidRPr="001F237C">
                              <w:t xml:space="preserve">Schaeffler Technologies AG &amp; Co. KG, </w:t>
                            </w:r>
                            <w:proofErr w:type="spellStart"/>
                            <w:r w:rsidRPr="001F237C">
                              <w:t>Industriestrasse</w:t>
                            </w:r>
                            <w:proofErr w:type="spellEnd"/>
                            <w:r w:rsidRPr="001F237C">
                              <w:t xml:space="preserve"> 1-3, 91074. Germany</w:t>
                            </w:r>
                            <w:r w:rsidRPr="00C405FD">
                              <w:t>.</w:t>
                            </w:r>
                          </w:p>
                          <w:p w14:paraId="71856912" w14:textId="54C90526" w:rsidR="00E515FC" w:rsidRPr="00241ACD" w:rsidRDefault="00E515FC" w:rsidP="00241ACD">
                            <w:pPr>
                              <w:pStyle w:val="RSCF01FootnoteAuthorAddress"/>
                            </w:pPr>
                            <w:r w:rsidRPr="001F237C">
                              <w:t xml:space="preserve">SIA Schaeffler Baltic, </w:t>
                            </w:r>
                            <w:proofErr w:type="spellStart"/>
                            <w:r w:rsidRPr="001F237C">
                              <w:t>Ganibu</w:t>
                            </w:r>
                            <w:proofErr w:type="spellEnd"/>
                            <w:r w:rsidRPr="001F237C">
                              <w:t xml:space="preserve"> </w:t>
                            </w:r>
                            <w:proofErr w:type="spellStart"/>
                            <w:r w:rsidRPr="001F237C">
                              <w:t>dambis</w:t>
                            </w:r>
                            <w:proofErr w:type="spellEnd"/>
                            <w:r w:rsidRPr="001F237C">
                              <w:t xml:space="preserve"> 24a-52, Riga, LV-1005, Latvia</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B54B28E" id="_x0000_t202" coordsize="21600,21600" o:spt="202" path="m,l,21600r21600,l21600,xe">
                <v:stroke joinstyle="miter"/>
                <v:path gradientshapeok="t" o:connecttype="rect"/>
              </v:shapetype>
              <v:shape id="Text Box 2" o:spid="_x0000_s1026" type="#_x0000_t202" style="position:absolute;margin-left:0;margin-top:0;width:248.75pt;height:128.2pt;z-index:-251660288;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38C41621" w14:textId="0924F483" w:rsidR="00E515FC" w:rsidRPr="00C405FD" w:rsidRDefault="00E515FC" w:rsidP="00C405FD">
                      <w:pPr>
                        <w:pStyle w:val="RSCF01FootnoteAuthorAddress"/>
                      </w:pPr>
                      <w:r w:rsidRPr="001F237C">
                        <w:t xml:space="preserve">Electrochemical Engineering Laboratory, Faculty of Engineering and Physical Sciences, University of Southampton, University </w:t>
                      </w:r>
                      <w:r>
                        <w:t>Rd., Southampton, SO17 1BJ.  UK</w:t>
                      </w:r>
                      <w:r w:rsidRPr="00C405FD">
                        <w:t>.</w:t>
                      </w:r>
                    </w:p>
                    <w:p w14:paraId="5591C28F" w14:textId="587ABFC5" w:rsidR="00E515FC" w:rsidRPr="00C405FD" w:rsidRDefault="00E515FC" w:rsidP="00C405FD">
                      <w:pPr>
                        <w:pStyle w:val="RSCF01FootnoteAuthorAddress"/>
                      </w:pPr>
                      <w:r w:rsidRPr="001F237C">
                        <w:t>National Centre of Advanced Tribology at Southampton (NCATS). Faculty of Engineering and Physical Sciences, University of Southampton, University Rd., Southampton, SO17 1BJ.  UK</w:t>
                      </w:r>
                      <w:r w:rsidRPr="00C405FD">
                        <w:t>.</w:t>
                      </w:r>
                    </w:p>
                    <w:p w14:paraId="53E1C83B" w14:textId="3A12F93D" w:rsidR="00E515FC" w:rsidRDefault="00E515FC" w:rsidP="00C405FD">
                      <w:pPr>
                        <w:pStyle w:val="RSCF01FootnoteAuthorAddress"/>
                      </w:pPr>
                      <w:r w:rsidRPr="001F237C">
                        <w:t xml:space="preserve">Schaeffler Technologies AG &amp; Co. KG, </w:t>
                      </w:r>
                      <w:proofErr w:type="spellStart"/>
                      <w:r w:rsidRPr="001F237C">
                        <w:t>Industriestrasse</w:t>
                      </w:r>
                      <w:proofErr w:type="spellEnd"/>
                      <w:r w:rsidRPr="001F237C">
                        <w:t xml:space="preserve"> 1-3, 91074. Germany</w:t>
                      </w:r>
                      <w:r w:rsidRPr="00C405FD">
                        <w:t>.</w:t>
                      </w:r>
                    </w:p>
                    <w:p w14:paraId="71856912" w14:textId="54C90526" w:rsidR="00E515FC" w:rsidRPr="00241ACD" w:rsidRDefault="00E515FC" w:rsidP="00241ACD">
                      <w:pPr>
                        <w:pStyle w:val="RSCF01FootnoteAuthorAddress"/>
                      </w:pPr>
                      <w:r w:rsidRPr="001F237C">
                        <w:t xml:space="preserve">SIA Schaeffler Baltic, </w:t>
                      </w:r>
                      <w:proofErr w:type="spellStart"/>
                      <w:r w:rsidRPr="001F237C">
                        <w:t>Ganibu</w:t>
                      </w:r>
                      <w:proofErr w:type="spellEnd"/>
                      <w:r w:rsidRPr="001F237C">
                        <w:t xml:space="preserve"> </w:t>
                      </w:r>
                      <w:proofErr w:type="spellStart"/>
                      <w:r w:rsidRPr="001F237C">
                        <w:t>dambis</w:t>
                      </w:r>
                      <w:proofErr w:type="spellEnd"/>
                      <w:r w:rsidRPr="001F237C">
                        <w:t xml:space="preserve"> 24a-52, Riga, LV-1005, Latvia</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5E930491" w14:textId="77777777" w:rsidR="00F62C8B" w:rsidRPr="00270DD5" w:rsidRDefault="00F62C8B" w:rsidP="004C531E">
      <w:pPr>
        <w:pStyle w:val="RSCM01ReceivedAccepted"/>
      </w:pPr>
      <w:r w:rsidRPr="00270DD5">
        <w:t>Accepted 00th January 20</w:t>
      </w:r>
      <w:r w:rsidR="00F15F90" w:rsidRPr="00270DD5">
        <w:t>xx</w:t>
      </w:r>
    </w:p>
    <w:p w14:paraId="492325BD" w14:textId="77777777" w:rsidR="00F62C8B" w:rsidRPr="00794787" w:rsidRDefault="00F62C8B" w:rsidP="004C531E">
      <w:pPr>
        <w:pStyle w:val="RSCM02DOI"/>
      </w:pPr>
      <w:r w:rsidRPr="00794787">
        <w:t>DOI: 10.1039/x0xx00000x</w:t>
      </w:r>
    </w:p>
    <w:p w14:paraId="646B8F30" w14:textId="77777777" w:rsidR="00A9649E" w:rsidRPr="00794787" w:rsidRDefault="00A9649E" w:rsidP="004C531E">
      <w:pPr>
        <w:pStyle w:val="RSCM03Website"/>
      </w:pPr>
    </w:p>
    <w:p w14:paraId="0D6101E0" w14:textId="02FB9A36" w:rsidR="004414A5" w:rsidRPr="00C32EDF" w:rsidRDefault="00F62C8B" w:rsidP="00C32EDF">
      <w:pPr>
        <w:pStyle w:val="RSCH01PaperTitle"/>
      </w:pPr>
      <w:r w:rsidRPr="004414A5">
        <w:br w:type="column"/>
      </w:r>
      <w:r w:rsidR="00075507" w:rsidRPr="00075507">
        <w:t>Hydrophobic Thiol Coatings to Facilitate a Triphasic Interface for Carbon Dioxide Reduction to Ethylene at Gas Diffusion Electrodes</w:t>
      </w:r>
    </w:p>
    <w:p w14:paraId="5D91B541" w14:textId="0DA487F1" w:rsidR="008125A0" w:rsidRPr="008125A0" w:rsidRDefault="00075507" w:rsidP="008125A0">
      <w:pPr>
        <w:pStyle w:val="RSCB01ARTAbstract"/>
        <w:rPr>
          <w:rFonts w:cs="Times New Roman"/>
          <w:sz w:val="20"/>
          <w:vertAlign w:val="superscript"/>
        </w:rPr>
      </w:pPr>
      <w:r w:rsidRPr="00075507">
        <w:rPr>
          <w:rFonts w:cs="Times New Roman"/>
          <w:sz w:val="20"/>
        </w:rPr>
        <w:t>Samuel C. Perry</w:t>
      </w:r>
      <w:r>
        <w:rPr>
          <w:rFonts w:cs="Times New Roman"/>
          <w:sz w:val="20"/>
        </w:rPr>
        <w:t>,*</w:t>
      </w:r>
      <w:r>
        <w:rPr>
          <w:rFonts w:cs="Times New Roman"/>
          <w:sz w:val="20"/>
          <w:vertAlign w:val="superscript"/>
        </w:rPr>
        <w:t>a</w:t>
      </w:r>
      <w:r w:rsidRPr="00075507">
        <w:rPr>
          <w:rFonts w:cs="Times New Roman"/>
          <w:sz w:val="20"/>
        </w:rPr>
        <w:t xml:space="preserve"> Sotirios Mavrikis</w:t>
      </w:r>
      <w:r>
        <w:rPr>
          <w:rFonts w:cs="Times New Roman"/>
          <w:sz w:val="20"/>
        </w:rPr>
        <w:t>,</w:t>
      </w:r>
      <w:r w:rsidRPr="00075507">
        <w:rPr>
          <w:rFonts w:cs="Times New Roman"/>
          <w:sz w:val="20"/>
          <w:vertAlign w:val="superscript"/>
        </w:rPr>
        <w:t>a,b</w:t>
      </w:r>
      <w:r w:rsidRPr="00075507">
        <w:rPr>
          <w:rFonts w:cs="Times New Roman"/>
          <w:sz w:val="20"/>
        </w:rPr>
        <w:t xml:space="preserve"> Moritz Wegener</w:t>
      </w:r>
      <w:r>
        <w:rPr>
          <w:rFonts w:cs="Times New Roman"/>
          <w:sz w:val="20"/>
        </w:rPr>
        <w:t>,</w:t>
      </w:r>
      <w:r w:rsidRPr="00075507">
        <w:rPr>
          <w:rFonts w:cs="Times New Roman"/>
          <w:sz w:val="20"/>
          <w:vertAlign w:val="superscript"/>
        </w:rPr>
        <w:t>c</w:t>
      </w:r>
      <w:r w:rsidRPr="00075507">
        <w:rPr>
          <w:rFonts w:cs="Times New Roman"/>
          <w:sz w:val="20"/>
        </w:rPr>
        <w:t xml:space="preserve"> Pāvels Nazarovs</w:t>
      </w:r>
      <w:r>
        <w:rPr>
          <w:rFonts w:cs="Times New Roman"/>
          <w:sz w:val="20"/>
        </w:rPr>
        <w:t>,</w:t>
      </w:r>
      <w:r w:rsidRPr="00075507">
        <w:rPr>
          <w:rFonts w:cs="Times New Roman"/>
          <w:sz w:val="20"/>
          <w:vertAlign w:val="superscript"/>
        </w:rPr>
        <w:t>d</w:t>
      </w:r>
      <w:r w:rsidRPr="00075507">
        <w:rPr>
          <w:rFonts w:cs="Times New Roman"/>
          <w:sz w:val="20"/>
        </w:rPr>
        <w:t xml:space="preserve"> Ling Wang</w:t>
      </w:r>
      <w:r>
        <w:rPr>
          <w:rFonts w:cs="Times New Roman"/>
          <w:sz w:val="20"/>
        </w:rPr>
        <w:t>,</w:t>
      </w:r>
      <w:r w:rsidRPr="00075507">
        <w:rPr>
          <w:rFonts w:cs="Times New Roman"/>
          <w:sz w:val="20"/>
          <w:vertAlign w:val="superscript"/>
        </w:rPr>
        <w:t>a,b</w:t>
      </w:r>
      <w:r w:rsidRPr="00075507">
        <w:rPr>
          <w:rFonts w:cs="Times New Roman"/>
          <w:sz w:val="20"/>
        </w:rPr>
        <w:t xml:space="preserve"> Carlos Ponce de León</w:t>
      </w:r>
      <w:r>
        <w:rPr>
          <w:rFonts w:cs="Times New Roman"/>
          <w:sz w:val="20"/>
        </w:rPr>
        <w:t>.</w:t>
      </w:r>
      <w:r w:rsidRPr="00075507">
        <w:rPr>
          <w:rFonts w:cs="Times New Roman"/>
          <w:sz w:val="20"/>
          <w:vertAlign w:val="superscript"/>
        </w:rPr>
        <w:t>a,b</w:t>
      </w:r>
    </w:p>
    <w:p w14:paraId="39E3785F" w14:textId="51E90499" w:rsidR="00FA2DA2" w:rsidRPr="00FA2DA2" w:rsidRDefault="00075507" w:rsidP="00FA2DA2">
      <w:pPr>
        <w:pStyle w:val="RSCB01ARTAbstract"/>
        <w:sectPr w:rsidR="00FA2DA2"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075507">
        <w:t>The electrochemical reduction of CO</w:t>
      </w:r>
      <w:r w:rsidRPr="00075507">
        <w:rPr>
          <w:vertAlign w:val="subscript"/>
        </w:rPr>
        <w:t>2</w:t>
      </w:r>
      <w:r w:rsidRPr="00075507">
        <w:t xml:space="preserve"> continues to see significant interest as a viable means of both producing important chemical materials and lowering carbon emissions. The primary challenge to making this process economically viable is the design of catalyst, electrode and reactor components that can selectively produce just one of the many possible CO</w:t>
      </w:r>
      <w:r w:rsidRPr="00075507">
        <w:rPr>
          <w:vertAlign w:val="subscript"/>
        </w:rPr>
        <w:t>2</w:t>
      </w:r>
      <w:r w:rsidRPr="00075507">
        <w:t xml:space="preserve"> reduction products. In this work, we report the use of hydrophobic 1-octadecanethiol coatings at copper coated gas diffusion electrodes to enhance the production of ethylene. This thiol coating gives a substantial increase in the production of ethylene at low current densities as well as a change in the rate determining step, as indicated by the substantial reduction in the Tafel slope. The observed changes to the CO</w:t>
      </w:r>
      <w:r w:rsidRPr="00075507">
        <w:rPr>
          <w:vertAlign w:val="subscript"/>
        </w:rPr>
        <w:t>2</w:t>
      </w:r>
      <w:r w:rsidRPr="00075507">
        <w:t xml:space="preserve"> reduction reaction indicate that the thiol layer provides a triphasic interface within the gas diffusion electrode catalyst layer. </w:t>
      </w:r>
    </w:p>
    <w:p w14:paraId="668DB4B8" w14:textId="47F5B298" w:rsidR="00FA2DA2" w:rsidRDefault="00075507" w:rsidP="00FA2DA2">
      <w:pPr>
        <w:pStyle w:val="RSCB04AHeadingSection"/>
      </w:pPr>
      <w:r>
        <w:t>Introduction</w:t>
      </w:r>
    </w:p>
    <w:p w14:paraId="65FFE2C8" w14:textId="675154D1" w:rsidR="00075507" w:rsidRDefault="00075507" w:rsidP="00075507">
      <w:pPr>
        <w:pStyle w:val="RSCB02ArticleText"/>
      </w:pPr>
      <w:r w:rsidRPr="00075507">
        <w:t>The electrochemical CO</w:t>
      </w:r>
      <w:r w:rsidRPr="00075507">
        <w:rPr>
          <w:vertAlign w:val="subscript"/>
        </w:rPr>
        <w:t>2</w:t>
      </w:r>
      <w:r w:rsidRPr="00075507">
        <w:t xml:space="preserve"> reduction reaction (CO</w:t>
      </w:r>
      <w:r w:rsidRPr="00075507">
        <w:rPr>
          <w:vertAlign w:val="subscript"/>
        </w:rPr>
        <w:t>2</w:t>
      </w:r>
      <w:r w:rsidRPr="00075507">
        <w:t>RR) is a rapidly growing area of environment chemistry, offering exciting opportunities in the global challenge to lower CO</w:t>
      </w:r>
      <w:r w:rsidRPr="00075507">
        <w:rPr>
          <w:vertAlign w:val="subscript"/>
        </w:rPr>
        <w:t>2</w:t>
      </w:r>
      <w:r w:rsidRPr="00075507">
        <w:t xml:space="preserve"> emissions.</w:t>
      </w:r>
      <w:r w:rsidRPr="00075507">
        <w:fldChar w:fldCharType="begin"/>
      </w:r>
      <w:r w:rsidRPr="00075507">
        <w:instrText xml:space="preserve"> ADDIN EN.CITE &lt;EndNote&gt;&lt;Cite&gt;&lt;Author&gt;Pletcher&lt;/Author&gt;&lt;Year&gt;2015&lt;/Year&gt;&lt;RecNum&gt;31&lt;/RecNum&gt;&lt;DisplayText&gt;&lt;style face="superscript"&gt;1&lt;/style&gt;&lt;/DisplayText&gt;&lt;record&gt;&lt;rec-number&gt;31&lt;/rec-number&gt;&lt;foreign-keys&gt;&lt;key app="EN" db-id="9saf505ejz05dsew2f7v95stztdsxeaf25xs" timestamp="1523623749"&gt;31&lt;/key&gt;&lt;/foreign-keys&gt;&lt;ref-type name="Journal Article"&gt;17&lt;/ref-type&gt;&lt;contributors&gt;&lt;authors&gt;&lt;author&gt;Pletcher, Derek&lt;/author&gt;&lt;/authors&gt;&lt;/contributors&gt;&lt;titles&gt;&lt;title&gt;The cathodic reduction of carbon dioxide—What can it realistically achieve? A mini review&lt;/title&gt;&lt;secondary-title&gt;Electrochemistry Communications&lt;/secondary-title&gt;&lt;/titles&gt;&lt;periodical&gt;&lt;full-title&gt;Electrochemistry Communications&lt;/full-title&gt;&lt;abbr-1&gt;Electrochem. Commun.&lt;/abbr-1&gt;&lt;abbr-2&gt;Electrochem Commun&lt;/abbr-2&gt;&lt;/periodical&gt;&lt;pages&gt;97-101&lt;/pages&gt;&lt;volume&gt;61&lt;/volume&gt;&lt;keywords&gt;&lt;keyword&gt;Carbon dioxide&lt;/keyword&gt;&lt;keyword&gt;Cathodic reduction&lt;/keyword&gt;&lt;keyword&gt;Applications&lt;/keyword&gt;&lt;keyword&gt;Impossible goals&lt;/keyword&gt;&lt;keyword&gt;CO2&lt;/keyword&gt;&lt;keyword&gt;Review&lt;/keyword&gt;&lt;/keywords&gt;&lt;dates&gt;&lt;year&gt;2015&lt;/year&gt;&lt;pub-dates&gt;&lt;date&gt;2015/12/01/&lt;/date&gt;&lt;/pub-dates&gt;&lt;/dates&gt;&lt;isbn&gt;1388-2481&lt;/isbn&gt;&lt;urls&gt;&lt;related-urls&gt;&lt;url&gt;http://www.sciencedirect.com/science/article/pii/S1388248115002878&lt;/url&gt;&lt;/related-urls&gt;&lt;/urls&gt;&lt;electronic-resource-num&gt;https://doi.org/10.1016/j.elecom.2015.10.006&lt;/electronic-resource-num&gt;&lt;/record&gt;&lt;/Cite&gt;&lt;/EndNote&gt;</w:instrText>
      </w:r>
      <w:r w:rsidRPr="00075507">
        <w:fldChar w:fldCharType="separate"/>
      </w:r>
      <w:r w:rsidRPr="00075507">
        <w:rPr>
          <w:vertAlign w:val="superscript"/>
        </w:rPr>
        <w:t>1</w:t>
      </w:r>
      <w:r w:rsidRPr="00075507">
        <w:fldChar w:fldCharType="end"/>
      </w:r>
      <w:r w:rsidRPr="00075507">
        <w:t xml:space="preserve"> The CO</w:t>
      </w:r>
      <w:r w:rsidRPr="00075507">
        <w:rPr>
          <w:vertAlign w:val="subscript"/>
        </w:rPr>
        <w:t>2</w:t>
      </w:r>
      <w:r w:rsidRPr="00075507">
        <w:t>RR is unique in that there is a broad range of different products accessible depending on the catalyst materials and reaction conditions employed, resulting in a wide scope of potential CO</w:t>
      </w:r>
      <w:r w:rsidRPr="00075507">
        <w:rPr>
          <w:vertAlign w:val="subscript"/>
        </w:rPr>
        <w:t>2</w:t>
      </w:r>
      <w:r w:rsidRPr="00075507">
        <w:t>RR applications. For instance, CO</w:t>
      </w:r>
      <w:r w:rsidRPr="00075507">
        <w:rPr>
          <w:vertAlign w:val="subscript"/>
        </w:rPr>
        <w:t>2</w:t>
      </w:r>
      <w:r w:rsidRPr="00075507">
        <w:t xml:space="preserve"> reduction to carbonaceous fuels such as methane, methanol or formic acid could be hyphenated with intermittent green energy sources to provide energy security during off peak generation.</w:t>
      </w:r>
      <w:r w:rsidRPr="00075507">
        <w:fldChar w:fldCharType="begin">
          <w:fldData xml:space="preserve">PEVuZE5vdGU+PENpdGU+PEF1dGhvcj5HYW88L0F1dGhvcj48WWVhcj4yMDE2PC9ZZWFyPjxSZWNO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</w:fldData>
        </w:fldChar>
      </w:r>
      <w:r w:rsidRPr="00075507">
        <w:instrText xml:space="preserve"> ADDIN EN.CITE </w:instrText>
      </w:r>
      <w:r w:rsidRPr="00075507">
        <w:fldChar w:fldCharType="begin">
          <w:fldData xml:space="preserve">PEVuZE5vdGU+PENpdGU+PEF1dGhvcj5HYW88L0F1dGhvcj48WWVhcj4yMDE2PC9ZZWFyPjxSZWNO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</w:fldData>
        </w:fldChar>
      </w:r>
      <w:r w:rsidRPr="00075507">
        <w:instrText xml:space="preserve"> ADDIN EN.CITE.DATA </w:instrText>
      </w:r>
      <w:r w:rsidRPr="00075507">
        <w:fldChar w:fldCharType="end"/>
      </w:r>
      <w:r w:rsidRPr="00075507">
        <w:fldChar w:fldCharType="separate"/>
      </w:r>
      <w:r w:rsidRPr="00075507">
        <w:rPr>
          <w:vertAlign w:val="superscript"/>
        </w:rPr>
        <w:t>2-4</w:t>
      </w:r>
      <w:r w:rsidRPr="00075507">
        <w:fldChar w:fldCharType="end"/>
      </w:r>
      <w:r w:rsidRPr="00075507">
        <w:t xml:space="preserve"> Alternatively, the primary target could be an industrially relevant material, such as CO</w:t>
      </w:r>
      <w:r w:rsidRPr="00075507">
        <w:fldChar w:fldCharType="begin">
          <w:fldData xml:space="preserve">PEVuZE5vdGU+PENpdGU+PEF1dGhvcj5UYW48L0F1dGhvcj48WWVhcj4yMDE5PC9ZZWFyPjxSZWNO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</w:fldData>
        </w:fldChar>
      </w:r>
      <w:r w:rsidRPr="00075507">
        <w:instrText xml:space="preserve"> ADDIN EN.CITE </w:instrText>
      </w:r>
      <w:r w:rsidRPr="00075507">
        <w:fldChar w:fldCharType="begin">
          <w:fldData xml:space="preserve">PEVuZE5vdGU+PENpdGU+PEF1dGhvcj5UYW48L0F1dGhvcj48WWVhcj4yMDE5PC9ZZWFyPjxSZWNO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</w:fldData>
        </w:fldChar>
      </w:r>
      <w:r w:rsidRPr="00075507">
        <w:instrText xml:space="preserve"> ADDIN EN.CITE.DATA </w:instrText>
      </w:r>
      <w:r w:rsidRPr="00075507">
        <w:fldChar w:fldCharType="end"/>
      </w:r>
      <w:r w:rsidRPr="00075507">
        <w:fldChar w:fldCharType="separate"/>
      </w:r>
      <w:r w:rsidRPr="00075507">
        <w:rPr>
          <w:vertAlign w:val="superscript"/>
        </w:rPr>
        <w:t>5-7</w:t>
      </w:r>
      <w:r w:rsidRPr="00075507">
        <w:fldChar w:fldCharType="end"/>
      </w:r>
      <w:r w:rsidRPr="00075507">
        <w:t xml:space="preserve"> or C</w:t>
      </w:r>
      <w:r w:rsidRPr="00075507">
        <w:rPr>
          <w:vertAlign w:val="subscript"/>
        </w:rPr>
        <w:t>2</w:t>
      </w:r>
      <w:r w:rsidRPr="00075507">
        <w:t>H</w:t>
      </w:r>
      <w:r w:rsidRPr="00075507">
        <w:rPr>
          <w:vertAlign w:val="subscript"/>
        </w:rPr>
        <w:t>4</w:t>
      </w:r>
      <w:r w:rsidRPr="00075507">
        <w:t>,</w:t>
      </w:r>
      <w:r w:rsidRPr="00075507">
        <w:fldChar w:fldCharType="begin">
          <w:fldData xml:space="preserve">PEVuZE5vdGU+PENpdGU+PEF1dGhvcj5QZXJyeTwvQXV0aG9yPjxZZWFyPjIwMjA8L1llYXI+PFJl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</w:fldData>
        </w:fldChar>
      </w:r>
      <w:r w:rsidRPr="00075507">
        <w:instrText xml:space="preserve"> ADDIN EN.CITE </w:instrText>
      </w:r>
      <w:r w:rsidRPr="00075507">
        <w:fldChar w:fldCharType="begin">
          <w:fldData xml:space="preserve">PEVuZE5vdGU+PENpdGU+PEF1dGhvcj5QZXJyeTwvQXV0aG9yPjxZZWFyPjIwMjA8L1llYXI+PFJl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</w:fldData>
        </w:fldChar>
      </w:r>
      <w:r w:rsidRPr="00075507">
        <w:instrText xml:space="preserve"> ADDIN EN.CITE.DATA </w:instrText>
      </w:r>
      <w:r w:rsidRPr="00075507">
        <w:fldChar w:fldCharType="end"/>
      </w:r>
      <w:r w:rsidRPr="00075507">
        <w:fldChar w:fldCharType="separate"/>
      </w:r>
      <w:r w:rsidRPr="00075507">
        <w:rPr>
          <w:vertAlign w:val="superscript"/>
        </w:rPr>
        <w:t>8-10</w:t>
      </w:r>
      <w:r w:rsidRPr="00075507">
        <w:fldChar w:fldCharType="end"/>
      </w:r>
      <w:r w:rsidRPr="00075507">
        <w:t xml:space="preserve"> which are usually sourced from fossil fuels. The CO</w:t>
      </w:r>
      <w:r w:rsidRPr="00075507">
        <w:rPr>
          <w:vertAlign w:val="subscript"/>
        </w:rPr>
        <w:t>2</w:t>
      </w:r>
      <w:r w:rsidRPr="00075507">
        <w:t>RR route to these species offers a two-fold benefit, since CO</w:t>
      </w:r>
      <w:r w:rsidRPr="00075507">
        <w:rPr>
          <w:vertAlign w:val="subscript"/>
        </w:rPr>
        <w:t>2</w:t>
      </w:r>
      <w:r w:rsidRPr="00075507">
        <w:t xml:space="preserve"> is consumed in their production and it lessens the demand for fossil fuel consumption. </w:t>
      </w:r>
    </w:p>
    <w:p w14:paraId="362FD634" w14:textId="77777777" w:rsidR="00075507" w:rsidRPr="00075507" w:rsidRDefault="00075507" w:rsidP="00075507">
      <w:pPr>
        <w:pStyle w:val="RSCB02ArticleText"/>
      </w:pPr>
    </w:p>
    <w:p w14:paraId="24AC0EF7" w14:textId="77777777" w:rsidR="00075507" w:rsidRPr="00075507" w:rsidRDefault="00075507" w:rsidP="00075507">
      <w:pPr>
        <w:pStyle w:val="RSCB02ArticleText"/>
      </w:pPr>
      <w:r w:rsidRPr="00075507">
        <w:t>To facilitate the selective CO</w:t>
      </w:r>
      <w:r w:rsidRPr="00075507">
        <w:rPr>
          <w:vertAlign w:val="subscript"/>
        </w:rPr>
        <w:t>2</w:t>
      </w:r>
      <w:r w:rsidRPr="00075507">
        <w:t>RR to C</w:t>
      </w:r>
      <w:r w:rsidRPr="00075507">
        <w:rPr>
          <w:vertAlign w:val="subscript"/>
        </w:rPr>
        <w:t>2</w:t>
      </w:r>
      <w:r w:rsidRPr="00075507">
        <w:t>H</w:t>
      </w:r>
      <w:r w:rsidRPr="00075507">
        <w:rPr>
          <w:vertAlign w:val="subscript"/>
        </w:rPr>
        <w:t>4</w:t>
      </w:r>
      <w:r w:rsidRPr="00075507">
        <w:t>, it is necessary to produce catalyst materials, electrode structures and reactor designs capable of producing sizable quantities of C</w:t>
      </w:r>
      <w:r w:rsidRPr="00075507">
        <w:rPr>
          <w:vertAlign w:val="subscript"/>
        </w:rPr>
        <w:t>2</w:t>
      </w:r>
      <w:r w:rsidRPr="00075507">
        <w:t>H</w:t>
      </w:r>
      <w:r w:rsidRPr="00075507">
        <w:rPr>
          <w:vertAlign w:val="subscript"/>
        </w:rPr>
        <w:t>4</w:t>
      </w:r>
      <w:r w:rsidRPr="00075507">
        <w:t xml:space="preserve"> with minimal contributions from alternative electrochemical products such as CO or CH</w:t>
      </w:r>
      <w:r w:rsidRPr="00075507">
        <w:rPr>
          <w:vertAlign w:val="subscript"/>
        </w:rPr>
        <w:t>4</w:t>
      </w:r>
      <w:r w:rsidRPr="00075507">
        <w:t xml:space="preserve"> and also hindering simultaneous H</w:t>
      </w:r>
      <w:r w:rsidRPr="00075507">
        <w:rPr>
          <w:vertAlign w:val="subscript"/>
        </w:rPr>
        <w:t>2</w:t>
      </w:r>
      <w:r w:rsidRPr="00075507">
        <w:t xml:space="preserve"> production via electrochemical water reduction. This is particularly challenging since the CO</w:t>
      </w:r>
      <w:r w:rsidRPr="00075507">
        <w:rPr>
          <w:vertAlign w:val="subscript"/>
        </w:rPr>
        <w:t>2</w:t>
      </w:r>
      <w:r w:rsidRPr="00075507">
        <w:t xml:space="preserve">RR products have very </w:t>
      </w:r>
      <w:r w:rsidRPr="00075507">
        <w:t>similar standard potentials, and also pass through a number of shared intermediates in their mechanism.</w:t>
      </w:r>
      <w:r w:rsidRPr="00075507">
        <w:fldChar w:fldCharType="begin"/>
      </w:r>
      <w:r w:rsidRPr="00075507">
        <w:instrText xml:space="preserve"> ADDIN EN.CITE &lt;EndNote&gt;&lt;Cite&gt;&lt;Author&gt;Perry&lt;/Author&gt;&lt;Year&gt;2020&lt;/Year&gt;&lt;RecNum&gt;1053&lt;/RecNum&gt;&lt;DisplayText&gt;&lt;style face="superscript"&gt;11&lt;/style&gt;&lt;/DisplayText&gt;&lt;record&gt;&lt;rec-number&gt;1053&lt;/rec-number&gt;&lt;foreign-keys&gt;&lt;key app="EN" db-id="9saf505ejz05dsew2f7v95stztdsxeaf25xs" timestamp="1597071691"&gt;1053&lt;/key&gt;&lt;/foreign-keys&gt;&lt;ref-type name="Journal Article"&gt;17&lt;/ref-type&gt;&lt;contributors&gt;&lt;authors&gt;&lt;author&gt;Perry, Samuel C.&lt;/author&gt;&lt;author&gt;Leung, Pui-ki&lt;/author&gt;&lt;author&gt;Wang, Ling&lt;/author&gt;&lt;author&gt;Ponce de León, Carlos&lt;/author&gt;&lt;/authors&gt;&lt;/contributors&gt;&lt;titles&gt;&lt;title&gt;Developments on carbon dioxide reduction: Their promise, achievements, and challenges&lt;/title&gt;&lt;secondary-title&gt;Current Opinion in Electrochemistry&lt;/secondary-title&gt;&lt;/titles&gt;&lt;periodical&gt;&lt;full-title&gt;Current Opinion in Electrochemistry&lt;/full-title&gt;&lt;abbr-1&gt;Curr. Opin. Electrochem.&lt;/abbr-1&gt;&lt;abbr-2&gt;Curr Opin Electrochem&lt;/abbr-2&gt;&lt;/periodical&gt;&lt;pages&gt;88-98&lt;/pages&gt;&lt;volume&gt;20&lt;/volume&gt;&lt;keywords&gt;&lt;keyword&gt;Carbon dioxide reduction&lt;/keyword&gt;&lt;keyword&gt;Electrosynthesis&lt;/keyword&gt;&lt;keyword&gt;Energy storage&lt;/keyword&gt;&lt;/keywords&gt;&lt;dates&gt;&lt;year&gt;2020&lt;/year&gt;&lt;pub-dates&gt;&lt;date&gt;2020/04/01/&lt;/date&gt;&lt;/pub-dates&gt;&lt;/dates&gt;&lt;isbn&gt;2451-9103&lt;/isbn&gt;&lt;urls&gt;&lt;related-urls&gt;&lt;url&gt;http://www.sciencedirect.com/science/article/pii/S2451910320300958&lt;/url&gt;&lt;/related-urls&gt;&lt;/urls&gt;&lt;electronic-resource-num&gt;https://doi.org/10.1016/j.coelec.2020.04.014&lt;/electronic-resource-num&gt;&lt;/record&gt;&lt;/Cite&gt;&lt;/EndNote&gt;</w:instrText>
      </w:r>
      <w:r w:rsidRPr="00075507">
        <w:fldChar w:fldCharType="separate"/>
      </w:r>
      <w:r w:rsidRPr="00075507">
        <w:rPr>
          <w:vertAlign w:val="superscript"/>
        </w:rPr>
        <w:t>11</w:t>
      </w:r>
      <w:r w:rsidRPr="00075507">
        <w:fldChar w:fldCharType="end"/>
      </w:r>
    </w:p>
    <w:p w14:paraId="17B09ABB" w14:textId="604ECA60" w:rsidR="00075507" w:rsidRDefault="00075507" w:rsidP="00075507">
      <w:pPr>
        <w:pStyle w:val="RSCB02ArticleText"/>
        <w:rPr>
          <w:rStyle w:val="06CHeading"/>
          <w:rFonts w:asciiTheme="minorHAnsi" w:hAnsiTheme="minorHAnsi"/>
          <w:b w:val="0"/>
          <w:smallCaps w:val="0"/>
        </w:rPr>
      </w:pPr>
    </w:p>
    <w:p w14:paraId="494639A2" w14:textId="608B36F9" w:rsidR="00075507" w:rsidRPr="00075507" w:rsidRDefault="00075507" w:rsidP="00075507">
      <w:pPr>
        <w:pStyle w:val="RSCB02ArticleText"/>
      </w:pPr>
      <w:r w:rsidRPr="00075507">
        <w:t>CO</w:t>
      </w:r>
      <w:r w:rsidRPr="00075507">
        <w:rPr>
          <w:vertAlign w:val="subscript"/>
        </w:rPr>
        <w:t>2</w:t>
      </w:r>
      <w:r w:rsidRPr="00075507">
        <w:t xml:space="preserve"> + 2e</w:t>
      </w:r>
      <w:r w:rsidRPr="00075507">
        <w:rPr>
          <w:vertAlign w:val="superscript"/>
        </w:rPr>
        <w:t>–</w:t>
      </w:r>
      <w:r w:rsidRPr="00075507">
        <w:t xml:space="preserve"> + 2H</w:t>
      </w:r>
      <w:r w:rsidRPr="00075507">
        <w:rPr>
          <w:vertAlign w:val="superscript"/>
        </w:rPr>
        <w:t>+</w:t>
      </w:r>
      <w:r w:rsidRPr="00075507">
        <w:t xml:space="preserve"> </w:t>
      </w:r>
      <w:r w:rsidRPr="00075507">
        <w:rPr>
          <w:lang w:val="pt-PT"/>
        </w:rPr>
        <w:t>→</w:t>
      </w:r>
      <w:r w:rsidRPr="00075507">
        <w:t xml:space="preserve"> CO + H</w:t>
      </w:r>
      <w:r w:rsidRPr="00075507">
        <w:rPr>
          <w:vertAlign w:val="subscript"/>
        </w:rPr>
        <w:t>2</w:t>
      </w:r>
      <w:r>
        <w:t>O</w:t>
      </w:r>
      <w:r>
        <w:tab/>
      </w:r>
      <w:r>
        <w:tab/>
      </w:r>
      <w:r>
        <w:tab/>
      </w:r>
      <w:r w:rsidRPr="00075507">
        <w:rPr>
          <w:i/>
        </w:rPr>
        <w:t>E</w:t>
      </w:r>
      <w:r w:rsidRPr="00075507">
        <w:rPr>
          <w:vertAlign w:val="superscript"/>
        </w:rPr>
        <w:t>0</w:t>
      </w:r>
      <w:r>
        <w:t xml:space="preserve"> = –0.103 V vs SHE  </w:t>
      </w:r>
      <w:r w:rsidRPr="00075507">
        <w:tab/>
        <w:t>(1)</w:t>
      </w:r>
    </w:p>
    <w:p w14:paraId="261DE74D" w14:textId="5F0D7B3B" w:rsidR="00075507" w:rsidRPr="00075507" w:rsidRDefault="00075507" w:rsidP="00075507">
      <w:pPr>
        <w:pStyle w:val="RSCB02ArticleText"/>
      </w:pPr>
      <w:r w:rsidRPr="00075507">
        <w:t>CO</w:t>
      </w:r>
      <w:r w:rsidRPr="00075507">
        <w:rPr>
          <w:vertAlign w:val="subscript"/>
        </w:rPr>
        <w:t>2</w:t>
      </w:r>
      <w:r w:rsidRPr="00075507">
        <w:t xml:space="preserve"> + 8e</w:t>
      </w:r>
      <w:r w:rsidRPr="00075507">
        <w:rPr>
          <w:vertAlign w:val="superscript"/>
        </w:rPr>
        <w:t>–</w:t>
      </w:r>
      <w:r w:rsidRPr="00075507">
        <w:t xml:space="preserve"> + 8H</w:t>
      </w:r>
      <w:r w:rsidRPr="00075507">
        <w:rPr>
          <w:vertAlign w:val="superscript"/>
        </w:rPr>
        <w:t>+</w:t>
      </w:r>
      <w:r w:rsidRPr="00075507">
        <w:t xml:space="preserve"> </w:t>
      </w:r>
      <w:r w:rsidRPr="00075507">
        <w:rPr>
          <w:lang w:val="pt-PT"/>
        </w:rPr>
        <w:t>→</w:t>
      </w:r>
      <w:r w:rsidRPr="00075507">
        <w:t xml:space="preserve"> CH</w:t>
      </w:r>
      <w:r w:rsidRPr="00075507">
        <w:rPr>
          <w:vertAlign w:val="subscript"/>
        </w:rPr>
        <w:t>4</w:t>
      </w:r>
      <w:r w:rsidRPr="00075507">
        <w:t xml:space="preserve"> + 2H</w:t>
      </w:r>
      <w:r w:rsidRPr="00075507">
        <w:rPr>
          <w:vertAlign w:val="subscript"/>
        </w:rPr>
        <w:t>2</w:t>
      </w:r>
      <w:r>
        <w:t xml:space="preserve">O   </w:t>
      </w:r>
      <w:r>
        <w:tab/>
      </w:r>
      <w:r w:rsidRPr="00075507">
        <w:tab/>
      </w:r>
      <w:r w:rsidRPr="00075507">
        <w:rPr>
          <w:i/>
        </w:rPr>
        <w:t>E</w:t>
      </w:r>
      <w:r w:rsidRPr="00075507">
        <w:rPr>
          <w:vertAlign w:val="superscript"/>
        </w:rPr>
        <w:t>0</w:t>
      </w:r>
      <w:r>
        <w:t xml:space="preserve"> = 0.169 V vs SHE </w:t>
      </w:r>
      <w:r w:rsidRPr="00075507">
        <w:tab/>
        <w:t>(2)</w:t>
      </w:r>
    </w:p>
    <w:p w14:paraId="643F3A94" w14:textId="48E9874E" w:rsidR="00075507" w:rsidRPr="00075507" w:rsidRDefault="00075507" w:rsidP="00075507">
      <w:pPr>
        <w:pStyle w:val="RSCB02ArticleText"/>
      </w:pPr>
      <w:r w:rsidRPr="00075507">
        <w:t>2CO</w:t>
      </w:r>
      <w:r w:rsidRPr="00075507">
        <w:rPr>
          <w:vertAlign w:val="subscript"/>
        </w:rPr>
        <w:t>2</w:t>
      </w:r>
      <w:r w:rsidRPr="00075507">
        <w:t xml:space="preserve"> + 12e</w:t>
      </w:r>
      <w:r w:rsidRPr="00075507">
        <w:rPr>
          <w:vertAlign w:val="superscript"/>
        </w:rPr>
        <w:t>–</w:t>
      </w:r>
      <w:r w:rsidRPr="00075507">
        <w:t xml:space="preserve"> + 12H</w:t>
      </w:r>
      <w:r w:rsidRPr="00075507">
        <w:rPr>
          <w:vertAlign w:val="superscript"/>
        </w:rPr>
        <w:t>+</w:t>
      </w:r>
      <w:r w:rsidRPr="00075507">
        <w:t xml:space="preserve"> </w:t>
      </w:r>
      <w:r w:rsidRPr="00075507">
        <w:rPr>
          <w:lang w:val="pt-PT"/>
        </w:rPr>
        <w:t>→</w:t>
      </w:r>
      <w:r w:rsidRPr="00075507">
        <w:t xml:space="preserve"> C</w:t>
      </w:r>
      <w:r w:rsidRPr="00075507">
        <w:rPr>
          <w:vertAlign w:val="subscript"/>
        </w:rPr>
        <w:t>2</w:t>
      </w:r>
      <w:r w:rsidRPr="00075507">
        <w:t>H</w:t>
      </w:r>
      <w:r w:rsidRPr="00075507">
        <w:rPr>
          <w:vertAlign w:val="subscript"/>
        </w:rPr>
        <w:t>4</w:t>
      </w:r>
      <w:r w:rsidRPr="00075507">
        <w:t xml:space="preserve"> + 4H</w:t>
      </w:r>
      <w:r w:rsidRPr="00075507">
        <w:rPr>
          <w:vertAlign w:val="subscript"/>
        </w:rPr>
        <w:t>2</w:t>
      </w:r>
      <w:r>
        <w:t xml:space="preserve">O   </w:t>
      </w:r>
      <w:r w:rsidRPr="00075507">
        <w:rPr>
          <w:i/>
        </w:rPr>
        <w:t>E</w:t>
      </w:r>
      <w:r w:rsidRPr="00075507">
        <w:rPr>
          <w:vertAlign w:val="superscript"/>
        </w:rPr>
        <w:t>0</w:t>
      </w:r>
      <w:r>
        <w:t xml:space="preserve"> = 0.079 V vs SHE </w:t>
      </w:r>
      <w:r w:rsidRPr="00075507">
        <w:tab/>
        <w:t>(3)</w:t>
      </w:r>
    </w:p>
    <w:p w14:paraId="68B73626" w14:textId="59102165" w:rsidR="00075507" w:rsidRDefault="00075507" w:rsidP="00075507">
      <w:pPr>
        <w:pStyle w:val="RSCB02ArticleText"/>
      </w:pPr>
      <w:r w:rsidRPr="00075507">
        <w:t>2H</w:t>
      </w:r>
      <w:r w:rsidRPr="00075507">
        <w:rPr>
          <w:vertAlign w:val="superscript"/>
        </w:rPr>
        <w:t>+</w:t>
      </w:r>
      <w:r w:rsidRPr="00075507">
        <w:t xml:space="preserve"> + 2e</w:t>
      </w:r>
      <w:r w:rsidRPr="00075507">
        <w:rPr>
          <w:vertAlign w:val="superscript"/>
        </w:rPr>
        <w:t>–</w:t>
      </w:r>
      <w:r w:rsidRPr="00075507">
        <w:t xml:space="preserve"> </w:t>
      </w:r>
      <w:r w:rsidRPr="00075507">
        <w:rPr>
          <w:lang w:val="pt-PT"/>
        </w:rPr>
        <w:t>→</w:t>
      </w:r>
      <w:r w:rsidRPr="00075507">
        <w:t xml:space="preserve"> H</w:t>
      </w:r>
      <w:r w:rsidRPr="00075507">
        <w:rPr>
          <w:vertAlign w:val="subscript"/>
        </w:rPr>
        <w:t>2</w:t>
      </w:r>
      <w:r w:rsidRPr="00075507">
        <w:tab/>
      </w:r>
      <w:r w:rsidRPr="00075507">
        <w:tab/>
      </w:r>
      <w:r w:rsidRPr="00075507">
        <w:tab/>
        <w:t xml:space="preserve">     </w:t>
      </w:r>
      <w:r w:rsidRPr="00075507">
        <w:tab/>
      </w:r>
      <w:r w:rsidRPr="00075507">
        <w:tab/>
      </w:r>
      <w:r w:rsidRPr="00075507">
        <w:tab/>
      </w:r>
      <w:r w:rsidRPr="00075507">
        <w:rPr>
          <w:i/>
        </w:rPr>
        <w:t>E</w:t>
      </w:r>
      <w:r w:rsidRPr="00075507">
        <w:rPr>
          <w:vertAlign w:val="superscript"/>
        </w:rPr>
        <w:t>0</w:t>
      </w:r>
      <w:r>
        <w:t xml:space="preserve"> = 0.000 V vs SHE    </w:t>
      </w:r>
      <w:r w:rsidRPr="00075507">
        <w:tab/>
        <w:t>(4)</w:t>
      </w:r>
    </w:p>
    <w:p w14:paraId="5ADDFACE" w14:textId="77777777" w:rsidR="00075507" w:rsidRPr="00075507" w:rsidRDefault="00075507" w:rsidP="00075507">
      <w:pPr>
        <w:pStyle w:val="RSCB02ArticleText"/>
      </w:pPr>
    </w:p>
    <w:p w14:paraId="57A54FB5" w14:textId="4D37C0DA" w:rsidR="00075507" w:rsidRDefault="00075507" w:rsidP="00075507">
      <w:pPr>
        <w:pStyle w:val="RSCB02ArticleText"/>
      </w:pPr>
      <w:r w:rsidRPr="00075507">
        <w:t>A successful catalyst for C</w:t>
      </w:r>
      <w:r w:rsidRPr="00075507">
        <w:rPr>
          <w:vertAlign w:val="subscript"/>
        </w:rPr>
        <w:t>2</w:t>
      </w:r>
      <w:r w:rsidRPr="00075507">
        <w:t>H</w:t>
      </w:r>
      <w:r w:rsidRPr="00075507">
        <w:rPr>
          <w:vertAlign w:val="subscript"/>
        </w:rPr>
        <w:t>4</w:t>
      </w:r>
      <w:r w:rsidRPr="00075507">
        <w:t xml:space="preserve"> production must be able to bind CO</w:t>
      </w:r>
      <w:r w:rsidRPr="00075507">
        <w:rPr>
          <w:vertAlign w:val="subscript"/>
        </w:rPr>
        <w:t>2</w:t>
      </w:r>
      <w:r w:rsidRPr="00075507">
        <w:t xml:space="preserve"> and its intermediates strongly enough to drive the full 12-electron reduction pathway, facilitate the formation of C-C bonds and simultaneously hinder the parasitic water reduction reaction. Poorly selective catalysts are often indicated by significant production of H</w:t>
      </w:r>
      <w:r w:rsidRPr="00075507">
        <w:rPr>
          <w:vertAlign w:val="subscript"/>
        </w:rPr>
        <w:t>2</w:t>
      </w:r>
      <w:r w:rsidRPr="00075507">
        <w:t xml:space="preserve"> or CO, H</w:t>
      </w:r>
      <w:r w:rsidRPr="00075507">
        <w:rPr>
          <w:vertAlign w:val="subscript"/>
        </w:rPr>
        <w:t>2</w:t>
      </w:r>
      <w:r w:rsidRPr="00075507">
        <w:t xml:space="preserve"> coming from water electrolysis (Equation 4) and CO being released after the first two electron transfers of the CO</w:t>
      </w:r>
      <w:r w:rsidRPr="00075507">
        <w:rPr>
          <w:vertAlign w:val="subscript"/>
        </w:rPr>
        <w:t>2</w:t>
      </w:r>
      <w:r w:rsidRPr="00075507">
        <w:t xml:space="preserve">RR (Equation 1). </w:t>
      </w:r>
    </w:p>
    <w:p w14:paraId="6EEE56CA" w14:textId="77777777" w:rsidR="00075507" w:rsidRPr="00075507" w:rsidRDefault="00075507" w:rsidP="00075507">
      <w:pPr>
        <w:pStyle w:val="RSCB02ArticleText"/>
      </w:pPr>
    </w:p>
    <w:p w14:paraId="7BEFAEEA" w14:textId="4E3AB1F6" w:rsidR="00075507" w:rsidRPr="00075507" w:rsidRDefault="00075507" w:rsidP="00075507">
      <w:pPr>
        <w:pStyle w:val="RSCB02ArticleText"/>
      </w:pPr>
      <w:r w:rsidRPr="00075507">
        <w:t>Studies into CO</w:t>
      </w:r>
      <w:r w:rsidRPr="00075507">
        <w:rPr>
          <w:vertAlign w:val="subscript"/>
        </w:rPr>
        <w:t>2</w:t>
      </w:r>
      <w:r w:rsidRPr="00075507">
        <w:t>RR towards C</w:t>
      </w:r>
      <w:r w:rsidRPr="00075507">
        <w:rPr>
          <w:vertAlign w:val="subscript"/>
        </w:rPr>
        <w:t>2</w:t>
      </w:r>
      <w:r w:rsidRPr="00075507">
        <w:t>H</w:t>
      </w:r>
      <w:r w:rsidRPr="00075507">
        <w:rPr>
          <w:vertAlign w:val="subscript"/>
        </w:rPr>
        <w:t>4</w:t>
      </w:r>
      <w:r w:rsidRPr="00075507">
        <w:t xml:space="preserve"> are dominated by copper and copper alloy materials, which are unique in their ability to produce C</w:t>
      </w:r>
      <w:r w:rsidRPr="00075507">
        <w:rPr>
          <w:vertAlign w:val="subscript"/>
        </w:rPr>
        <w:t>2</w:t>
      </w:r>
      <w:r w:rsidRPr="00075507">
        <w:t xml:space="preserve"> products in substantial amounts.</w:t>
      </w:r>
      <w:r w:rsidRPr="00075507">
        <w:fldChar w:fldCharType="begin"/>
      </w:r>
      <w:r w:rsidRPr="00075507">
        <w:instrText xml:space="preserve"> ADDIN EN.CITE &lt;EndNote&gt;&lt;Cite&gt;&lt;Author&gt;Fan&lt;/Author&gt;&lt;Year&gt;2020&lt;/Year&gt;&lt;RecNum&gt;923&lt;/RecNum&gt;&lt;DisplayText&gt;&lt;style face="superscript"&gt;12&lt;/style&gt;&lt;/DisplayText&gt;&lt;record&gt;&lt;rec-number&gt;923&lt;/rec-number&gt;&lt;foreign-keys&gt;&lt;key app="EN" db-id="9saf505ejz05dsew2f7v95stztdsxeaf25xs" timestamp="1584356799"&gt;923&lt;/key&gt;&lt;/foreign-keys&gt;&lt;ref-type name="Journal Article"&gt;17&lt;/ref-type&gt;&lt;contributors&gt;&lt;authors&gt;&lt;author&gt;Fan, Lei&lt;/author&gt;&lt;author&gt;Xia, Chuan&lt;/author&gt;&lt;author&gt;Yang, Fangqi&lt;/author&gt;&lt;author&gt;Wang, Jun&lt;/author&gt;&lt;author&gt;Wang, Haotian&lt;/author&gt;&lt;author&gt;Lu, Yingying&lt;/author&gt;&lt;/authors&gt;&lt;/contributors&gt;&lt;titles&gt;&lt;title&gt;&lt;style face="normal" font="default" size="100%"&gt;Strategies in catalysts and electrolyzer design for electrochemical CO&lt;/style&gt;&lt;style face="subscript" font="default" size="100%"&gt;2&lt;/style&gt;&lt;style face="normal" font="default" size="100%"&gt; reduction toward C&lt;/style&gt;&lt;style face="subscript" font="default" size="100%"&gt;2+&lt;/style&gt;&lt;style face="normal" font="default" size="100%"&gt; products&lt;/style&gt;&lt;/title&gt;&lt;secondary-title&gt;Science Advances&lt;/secondary-title&gt;&lt;/titles&gt;&lt;periodical&gt;&lt;full-title&gt;Science Advances&lt;/full-title&gt;&lt;abbr-1&gt;Sci. Adv.&lt;/abbr-1&gt;&lt;abbr-2&gt;Sci Adv&lt;/abbr-2&gt;&lt;/periodical&gt;&lt;pages&gt;eaay3111&lt;/pages&gt;&lt;volume&gt;6&lt;/volume&gt;&lt;number&gt;8&lt;/number&gt;&lt;dates&gt;&lt;year&gt;2020&lt;/year&gt;&lt;/dates&gt;&lt;urls&gt;&lt;related-urls&gt;&lt;url&gt;https://advances.sciencemag.org/content/advances/6/8/eaay3111.full.pdf&lt;/url&gt;&lt;/related-urls&gt;&lt;/urls&gt;&lt;electronic-resource-num&gt;10.1126/sciadv.aay3111&lt;/electronic-resource-num&gt;&lt;/record&gt;&lt;/Cite&gt;&lt;/EndNote&gt;</w:instrText>
      </w:r>
      <w:r w:rsidRPr="00075507">
        <w:fldChar w:fldCharType="separate"/>
      </w:r>
      <w:r w:rsidRPr="00075507">
        <w:rPr>
          <w:vertAlign w:val="superscript"/>
        </w:rPr>
        <w:t>12</w:t>
      </w:r>
      <w:r w:rsidRPr="00075507">
        <w:fldChar w:fldCharType="end"/>
      </w:r>
      <w:r w:rsidRPr="00075507">
        <w:t xml:space="preserve"> Different groups have taken varied approaches to tackling this issue of product selectivity. Varying the surface nanostructure</w:t>
      </w:r>
      <w:r w:rsidRPr="00075507">
        <w:fldChar w:fldCharType="begin">
          <w:fldData xml:space="preserve">PEVuZE5vdGU+PENpdGU+PEF1dGhvcj5XdTwvQXV0aG9yPjxZZWFyPjIwMjA8L1llYXI+PFJlY051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</w:fldData>
        </w:fldChar>
      </w:r>
      <w:r w:rsidRPr="00075507">
        <w:instrText xml:space="preserve"> ADDIN EN.CITE </w:instrText>
      </w:r>
      <w:r w:rsidRPr="00075507">
        <w:fldChar w:fldCharType="begin">
          <w:fldData xml:space="preserve">PEVuZE5vdGU+PENpdGU+PEF1dGhvcj5XdTwvQXV0aG9yPjxZZWFyPjIwMjA8L1llYXI+PFJlY051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</w:fldData>
        </w:fldChar>
      </w:r>
      <w:r w:rsidRPr="00075507">
        <w:instrText xml:space="preserve"> ADDIN EN.CITE.DATA </w:instrText>
      </w:r>
      <w:r w:rsidRPr="00075507">
        <w:fldChar w:fldCharType="end"/>
      </w:r>
      <w:r w:rsidRPr="00075507">
        <w:fldChar w:fldCharType="separate"/>
      </w:r>
      <w:r w:rsidRPr="00075507">
        <w:rPr>
          <w:vertAlign w:val="superscript"/>
        </w:rPr>
        <w:t>13-15</w:t>
      </w:r>
      <w:r w:rsidRPr="00075507">
        <w:fldChar w:fldCharType="end"/>
      </w:r>
      <w:r w:rsidRPr="00075507">
        <w:t xml:space="preserve"> or surface oxidation</w:t>
      </w:r>
      <w:r w:rsidRPr="00075507">
        <w:fldChar w:fldCharType="begin">
          <w:fldData xml:space="preserve">PEVuZE5vdGU+PENpdGU+PEF1dGhvcj5DaG91PC9BdXRob3I+PFllYXI+MjAyMDwvWWVhcj48UmVj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Mjg1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</w:fldData>
        </w:fldChar>
      </w:r>
      <w:r w:rsidRPr="00075507">
        <w:instrText xml:space="preserve"> ADDIN EN.CITE </w:instrText>
      </w:r>
      <w:r w:rsidRPr="00075507">
        <w:fldChar w:fldCharType="begin">
          <w:fldData xml:space="preserve">PEVuZE5vdGU+PENpdGU+PEF1dGhvcj5DaG91PC9BdXRob3I+PFllYXI+MjAyMDwvWWVhcj48UmVj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Mjg1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</w:fldData>
        </w:fldChar>
      </w:r>
      <w:r w:rsidRPr="00075507">
        <w:instrText xml:space="preserve"> ADDIN EN.CITE.DATA </w:instrText>
      </w:r>
      <w:r w:rsidRPr="00075507">
        <w:fldChar w:fldCharType="end"/>
      </w:r>
      <w:r w:rsidRPr="00075507">
        <w:fldChar w:fldCharType="separate"/>
      </w:r>
      <w:r w:rsidRPr="00075507">
        <w:rPr>
          <w:vertAlign w:val="superscript"/>
        </w:rPr>
        <w:t>16, 17</w:t>
      </w:r>
      <w:r w:rsidRPr="00075507">
        <w:fldChar w:fldCharType="end"/>
      </w:r>
      <w:r w:rsidRPr="00075507">
        <w:t xml:space="preserve"> has created surface features and active sites that favour the full 12-electron re</w:t>
      </w:r>
      <w:r>
        <w:t xml:space="preserve">duction and C-C bond formation. </w:t>
      </w:r>
      <w:r w:rsidRPr="00075507">
        <w:t>Hydrophobic electrode components and high pH electrolytes have helped to hinder H</w:t>
      </w:r>
      <w:r w:rsidRPr="00075507">
        <w:rPr>
          <w:vertAlign w:val="subscript"/>
        </w:rPr>
        <w:t>2</w:t>
      </w:r>
      <w:r w:rsidRPr="00075507">
        <w:t xml:space="preserve"> evolution while also providing additional stability to continued operations.</w:t>
      </w:r>
      <w:r w:rsidRPr="00075507">
        <w:fldChar w:fldCharType="begin">
          <w:fldData xml:space="preserve">PEVuZE5vdGU+PENpdGU+PEF1dGhvcj5EaW5oPC9BdXRob3I+PFllYXI+MjAxODwvWWVhcj48UmVj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</w:fldData>
        </w:fldChar>
      </w:r>
      <w:r w:rsidRPr="00075507">
        <w:instrText xml:space="preserve"> ADDIN EN.CITE </w:instrText>
      </w:r>
      <w:r w:rsidRPr="00075507">
        <w:fldChar w:fldCharType="begin">
          <w:fldData xml:space="preserve">PEVuZE5vdGU+PENpdGU+PEF1dGhvcj5EaW5oPC9BdXRob3I+PFllYXI+MjAxODwvWWVhcj48UmVj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</w:fldData>
        </w:fldChar>
      </w:r>
      <w:r w:rsidRPr="00075507">
        <w:instrText xml:space="preserve"> ADDIN EN.CITE.DATA </w:instrText>
      </w:r>
      <w:r w:rsidRPr="00075507">
        <w:fldChar w:fldCharType="end"/>
      </w:r>
      <w:r w:rsidRPr="00075507">
        <w:fldChar w:fldCharType="separate"/>
      </w:r>
      <w:r w:rsidRPr="00075507">
        <w:rPr>
          <w:vertAlign w:val="superscript"/>
        </w:rPr>
        <w:t>18, 19</w:t>
      </w:r>
      <w:r w:rsidRPr="00075507">
        <w:fldChar w:fldCharType="end"/>
      </w:r>
      <w:r w:rsidRPr="00075507">
        <w:t xml:space="preserve"> In all cases, the highest current densities are invariably recorded at gas diffusion electrodes (GDEs), which flow CO</w:t>
      </w:r>
      <w:r w:rsidRPr="00075507">
        <w:rPr>
          <w:vertAlign w:val="subscript"/>
        </w:rPr>
        <w:t>2</w:t>
      </w:r>
      <w:r w:rsidRPr="00075507">
        <w:t xml:space="preserve"> through a porous</w:t>
      </w:r>
      <w:r w:rsidR="00EB2025">
        <w:t xml:space="preserve"> support towards the catalyst-</w:t>
      </w:r>
      <w:r w:rsidRPr="00075507">
        <w:t>electrolyte interface.</w:t>
      </w:r>
      <w:r w:rsidRPr="00075507">
        <w:fldChar w:fldCharType="begin"/>
      </w:r>
      <w:r w:rsidRPr="00075507">
        <w:instrText xml:space="preserve"> ADDIN EN.CITE &lt;EndNote&gt;&lt;Cite&gt;&lt;Author&gt;Perry&lt;/Author&gt;&lt;Year&gt;2020&lt;/Year&gt;&lt;RecNum&gt;1056&lt;/RecNum&gt;&lt;DisplayText&gt;&lt;style face="superscript"&gt;20&lt;/style&gt;&lt;/DisplayText&gt;&lt;record&gt;&lt;rec-number&gt;1056&lt;/rec-number&gt;&lt;foreign-keys&gt;&lt;key app="EN" db-id="9saf505ejz05dsew2f7v95stztdsxeaf25xs" timestamp="1606484094"&gt;1056&lt;/key&gt;&lt;/foreign-keys&gt;&lt;ref-type name="Journal Article"&gt;17&lt;/ref-type&gt;&lt;contributors&gt;&lt;authors&gt;&lt;author&gt;Perry, Samuel C.&lt;/author&gt;&lt;author&gt;Ponce de León, Carlos&lt;/author&gt;&lt;author&gt;Walsh, Frank C.&lt;/author&gt;&lt;/authors&gt;&lt;/contributors&gt;&lt;titles&gt;&lt;title&gt;Review—The Design, Performance and Continuing Development of Electrochemical Reactors for Clean Electrosynthesis&lt;/title&gt;&lt;secondary-title&gt;Journal of The Electrochemical Society&lt;/secondary-title&gt;&lt;/titles&gt;&lt;periodical&gt;&lt;full-title&gt;Journal of the Electrochemical Society&lt;/full-title&gt;&lt;abbr-1&gt;J. Electrochem. Soc.&lt;/abbr-1&gt;&lt;abbr-2&gt;J Electrochem Soc&lt;/abbr-2&gt;&lt;/periodical&gt;&lt;pages&gt;155525&lt;/pages&gt;&lt;volume&gt;167&lt;/volume&gt;&lt;number&gt;15&lt;/number&gt;&lt;dates&gt;&lt;year&gt;2020&lt;/year&gt;&lt;pub-dates&gt;&lt;date&gt;2020/11/06&lt;/date&gt;&lt;/pub-dates&gt;&lt;/dates&gt;&lt;publisher&gt;The Electrochemical Society&lt;/publisher&gt;&lt;isbn&gt;1945-7111&lt;/isbn&gt;&lt;urls&gt;&lt;related-urls&gt;&lt;url&gt;http://dx.doi.org/10.1149/1945-7111/abc58e&lt;/url&gt;&lt;/related-urls&gt;&lt;/urls&gt;&lt;electronic-resource-num&gt;10.1149/1945-7111/abc58e&lt;/electronic-resource-num&gt;&lt;/record&gt;&lt;/Cite&gt;&lt;/EndNote&gt;</w:instrText>
      </w:r>
      <w:r w:rsidRPr="00075507">
        <w:fldChar w:fldCharType="separate"/>
      </w:r>
      <w:r w:rsidRPr="00075507">
        <w:rPr>
          <w:vertAlign w:val="superscript"/>
        </w:rPr>
        <w:t>20</w:t>
      </w:r>
      <w:r w:rsidRPr="00075507">
        <w:fldChar w:fldCharType="end"/>
      </w:r>
      <w:r w:rsidRPr="00075507">
        <w:t xml:space="preserve"> This keeps CO</w:t>
      </w:r>
      <w:r w:rsidRPr="00075507">
        <w:rPr>
          <w:vertAlign w:val="subscript"/>
        </w:rPr>
        <w:t>2</w:t>
      </w:r>
      <w:r w:rsidRPr="00075507">
        <w:t xml:space="preserve"> mass transport in the gas phase and helps to negate issues surrounding low CO</w:t>
      </w:r>
      <w:r w:rsidRPr="00075507">
        <w:rPr>
          <w:vertAlign w:val="subscript"/>
        </w:rPr>
        <w:t>2</w:t>
      </w:r>
      <w:r w:rsidRPr="00075507">
        <w:t xml:space="preserve"> solubility to give a much faster rate of reaction.</w:t>
      </w:r>
      <w:r w:rsidRPr="00075507">
        <w:fldChar w:fldCharType="begin"/>
      </w:r>
      <w:r w:rsidRPr="00075507">
        <w:instrText xml:space="preserve"> ADDIN EN.CITE &lt;EndNote&gt;&lt;Cite&gt;&lt;Author&gt;Ogura&lt;/Author&gt;&lt;Year&gt;2005&lt;/Year&gt;&lt;RecNum&gt;241&lt;/RecNum&gt;&lt;DisplayText&gt;&lt;style face="superscript"&gt;21&lt;/style&gt;&lt;/DisplayText&gt;&lt;record&gt;&lt;rec-number&gt;241&lt;/rec-number&gt;&lt;foreign-keys&gt;&lt;key app="EN" db-id="9saf505ejz05dsew2f7v95stztdsxeaf25xs" timestamp="1528108654"&gt;241&lt;/key&gt;&lt;/foreign-keys&gt;&lt;ref-type name="Journal Article"&gt;17&lt;/ref-type&gt;&lt;contributors&gt;&lt;authors&gt;&lt;author&gt;Ogura, K.&lt;/author&gt;&lt;author&gt;Oohara, R.&lt;/author&gt;&lt;author&gt;Kudo, Y.&lt;/author&gt;&lt;/authors&gt;&lt;/contributors&gt;&lt;titles&gt;&lt;title&gt;&lt;style face="normal" font="default" size="100%"&gt;Reduction of CO&lt;/style&gt;&lt;style face="subscript" font="default" size="100%"&gt;2&lt;/style&gt;&lt;style face="normal" font="default" size="100%"&gt; to Ethylene at Three-Phase Interface Effects of Electrode Substrate and Catalytic Coating&lt;/style&gt;&lt;/title&gt;&lt;secondary-title&gt;Journal of The Electrochemical Society&lt;/secondary-title&gt;&lt;/titles&gt;&lt;periodical&gt;&lt;full-title&gt;Journal of the Electrochemical Society&lt;/full-title&gt;&lt;abbr-1&gt;J. Electrochem. Soc.&lt;/abbr-1&gt;&lt;abbr-2&gt;J Electrochem Soc&lt;/abbr-2&gt;&lt;/periodical&gt;&lt;pages&gt;D213-D219&lt;/pages&gt;&lt;volume&gt;152&lt;/volume&gt;&lt;number&gt;12&lt;/number&gt;&lt;dates&gt;&lt;year&gt;2005&lt;/year&gt;&lt;pub-dates&gt;&lt;date&gt;December 1, 2005&lt;/date&gt;&lt;/pub-dates&gt;&lt;/dates&gt;&lt;urls&gt;&lt;related-urls&gt;&lt;url&gt;http://jes.ecsdl.org/content/152/12/D213.abstract&lt;/url&gt;&lt;/related-urls&gt;&lt;/urls&gt;&lt;electronic-resource-num&gt;10.1149/1.2073115&lt;/electronic-resource-num&gt;&lt;/record&gt;&lt;/Cite&gt;&lt;/EndNote&gt;</w:instrText>
      </w:r>
      <w:r w:rsidRPr="00075507">
        <w:fldChar w:fldCharType="separate"/>
      </w:r>
      <w:r w:rsidRPr="00075507">
        <w:rPr>
          <w:vertAlign w:val="superscript"/>
        </w:rPr>
        <w:t>21</w:t>
      </w:r>
      <w:r w:rsidRPr="00075507">
        <w:fldChar w:fldCharType="end"/>
      </w:r>
      <w:r w:rsidRPr="00075507">
        <w:t xml:space="preserve"> </w:t>
      </w:r>
    </w:p>
    <w:p w14:paraId="351630E2" w14:textId="541B1933" w:rsidR="00075507" w:rsidRDefault="00075507" w:rsidP="00075507">
      <w:pPr>
        <w:pStyle w:val="RSCB02ArticleText"/>
      </w:pPr>
      <w:r w:rsidRPr="00075507">
        <w:lastRenderedPageBreak/>
        <w:t>Much of the discussion around CO</w:t>
      </w:r>
      <w:r w:rsidRPr="00075507">
        <w:rPr>
          <w:vertAlign w:val="subscript"/>
        </w:rPr>
        <w:t>2</w:t>
      </w:r>
      <w:r w:rsidRPr="00075507">
        <w:t>RR activity centres on the triphasic interface, where gaseous CO</w:t>
      </w:r>
      <w:r w:rsidRPr="00075507">
        <w:rPr>
          <w:vertAlign w:val="subscript"/>
        </w:rPr>
        <w:t>2</w:t>
      </w:r>
      <w:r w:rsidRPr="00075507">
        <w:t xml:space="preserve"> reacts with a liquid electrolyte at a solid catalyst surface. Ideally, gas phase CO</w:t>
      </w:r>
      <w:r w:rsidRPr="00075507">
        <w:rPr>
          <w:vertAlign w:val="subscript"/>
        </w:rPr>
        <w:t>2</w:t>
      </w:r>
      <w:r w:rsidRPr="00075507">
        <w:t xml:space="preserve"> should be confined in this interface for as long as possible to facilitate the full 12 electron transfers. Additionally, since the reduction of CO to C</w:t>
      </w:r>
      <w:r w:rsidRPr="00075507">
        <w:rPr>
          <w:vertAlign w:val="subscript"/>
        </w:rPr>
        <w:t>2</w:t>
      </w:r>
      <w:r w:rsidRPr="00075507">
        <w:t>H</w:t>
      </w:r>
      <w:r w:rsidRPr="00075507">
        <w:rPr>
          <w:vertAlign w:val="subscript"/>
        </w:rPr>
        <w:t>4</w:t>
      </w:r>
      <w:r w:rsidRPr="00075507">
        <w:t xml:space="preserve"> follows the same mechanistic route as from CO</w:t>
      </w:r>
      <w:r w:rsidRPr="00075507">
        <w:rPr>
          <w:vertAlign w:val="subscript"/>
        </w:rPr>
        <w:t>2</w:t>
      </w:r>
      <w:r w:rsidRPr="00075507">
        <w:t>, trapping any CO that is released from two-electron CO</w:t>
      </w:r>
      <w:r w:rsidRPr="00075507">
        <w:rPr>
          <w:vertAlign w:val="subscript"/>
        </w:rPr>
        <w:t>2</w:t>
      </w:r>
      <w:r w:rsidRPr="00075507">
        <w:t>RR in the interface can facilitate its further reduction to increase the overall faradaic efficiency for C</w:t>
      </w:r>
      <w:r w:rsidRPr="00075507">
        <w:rPr>
          <w:vertAlign w:val="subscript"/>
        </w:rPr>
        <w:t>2</w:t>
      </w:r>
      <w:r w:rsidRPr="00075507">
        <w:t>H</w:t>
      </w:r>
      <w:r w:rsidRPr="00075507">
        <w:rPr>
          <w:vertAlign w:val="subscript"/>
        </w:rPr>
        <w:t>4</w:t>
      </w:r>
      <w:r w:rsidRPr="00075507">
        <w:t>.</w:t>
      </w:r>
      <w:r w:rsidRPr="00075507">
        <w:fldChar w:fldCharType="begin"/>
      </w:r>
      <w:r w:rsidRPr="00075507">
        <w:instrText xml:space="preserve"> ADDIN EN.CITE &lt;EndNote&gt;&lt;Cite&gt;&lt;Author&gt;Romero Cuellar&lt;/Author&gt;&lt;Year&gt;2019&lt;/Year&gt;&lt;RecNum&gt;761&lt;/RecNum&gt;&lt;DisplayText&gt;&lt;style face="superscript"&gt;22&lt;/style&gt;&lt;/DisplayText&gt;&lt;record&gt;&lt;rec-number&gt;761&lt;/rec-number&gt;&lt;foreign-keys&gt;&lt;key app="EN" db-id="9saf505ejz05dsew2f7v95stztdsxeaf25xs" timestamp="1578321823"&gt;761&lt;/key&gt;&lt;/foreign-keys&gt;&lt;ref-type name="Journal Article"&gt;17&lt;/ref-type&gt;&lt;contributors&gt;&lt;authors&gt;&lt;author&gt;Romero Cuellar, N. S.&lt;/author&gt;&lt;author&gt;Wiesner-Fleischer, K.&lt;/author&gt;&lt;author&gt;Fleischer, M.&lt;/author&gt;&lt;author&gt;Rucki, A.&lt;/author&gt;&lt;author&gt;Hinrichsen, O.&lt;/author&gt;&lt;/authors&gt;&lt;/contributors&gt;&lt;titles&gt;&lt;title&gt;&lt;style face="normal" font="default" size="100%"&gt;Advantages of CO over CO&lt;/style&gt;&lt;style face="subscript" font="default" size="100%"&gt;2&lt;/style&gt;&lt;style face="normal" font="default" size="100%"&gt; as reactant for electrochemical reduction to ethylene, ethanol and n-propanol on gas diffusion electrodes at high current densities&lt;/style&gt;&lt;/title&gt;&lt;secondary-title&gt;Electrochimica Acta&lt;/secondary-title&gt;&lt;/titles&gt;&lt;periodical&gt;&lt;full-title&gt;Electrochimica Acta&lt;/full-title&gt;&lt;abbr-1&gt;Electrochim. Acta&lt;/abbr-1&gt;&lt;abbr-2&gt;Electrochim Acta&lt;/abbr-2&gt;&lt;/periodical&gt;&lt;pages&gt;164-175&lt;/pages&gt;&lt;volume&gt;307&lt;/volume&gt;&lt;keywords&gt;&lt;keyword&gt;CO electroreduction&lt;/keyword&gt;&lt;keyword&gt;Cu-GDE&lt;/keyword&gt;&lt;keyword&gt;Nano- microparticles&lt;/keyword&gt;&lt;keyword&gt;C2 and C3 products&lt;/keyword&gt;&lt;/keywords&gt;&lt;dates&gt;&lt;year&gt;2019&lt;/year&gt;&lt;pub-dates&gt;&lt;date&gt;2019/06/01/&lt;/date&gt;&lt;/pub-dates&gt;&lt;/dates&gt;&lt;isbn&gt;0013-4686&lt;/isbn&gt;&lt;urls&gt;&lt;related-urls&gt;&lt;url&gt;http://www.sciencedirect.com/science/article/pii/S0013468619305651&lt;/url&gt;&lt;/related-urls&gt;&lt;/urls&gt;&lt;electronic-resource-num&gt;https://doi.org/10.1016/j.electacta.2019.03.142&lt;/electronic-resource-num&gt;&lt;/record&gt;&lt;/Cite&gt;&lt;/EndNote&gt;</w:instrText>
      </w:r>
      <w:r w:rsidRPr="00075507">
        <w:fldChar w:fldCharType="separate"/>
      </w:r>
      <w:r w:rsidRPr="00075507">
        <w:rPr>
          <w:vertAlign w:val="superscript"/>
        </w:rPr>
        <w:t>22</w:t>
      </w:r>
      <w:r w:rsidRPr="00075507">
        <w:fldChar w:fldCharType="end"/>
      </w:r>
      <w:r w:rsidRPr="00075507">
        <w:t xml:space="preserve"> To this end, surface coatings have proved to have a sizeable impact on the selectivity of even simple copper materials towards CO</w:t>
      </w:r>
      <w:r w:rsidRPr="00075507">
        <w:rPr>
          <w:vertAlign w:val="subscript"/>
        </w:rPr>
        <w:t>2</w:t>
      </w:r>
      <w:r w:rsidRPr="00075507">
        <w:t>RR to C</w:t>
      </w:r>
      <w:r w:rsidRPr="00075507">
        <w:rPr>
          <w:vertAlign w:val="subscript"/>
        </w:rPr>
        <w:t>2</w:t>
      </w:r>
      <w:r w:rsidRPr="00075507">
        <w:t>H</w:t>
      </w:r>
      <w:r w:rsidRPr="00075507">
        <w:rPr>
          <w:vertAlign w:val="subscript"/>
        </w:rPr>
        <w:t>4</w:t>
      </w:r>
      <w:r w:rsidRPr="00075507">
        <w:t xml:space="preserve">. Different coatings have been employed for different roles, such adsorbed </w:t>
      </w:r>
      <w:r w:rsidRPr="00075507">
        <w:rPr>
          <w:i/>
        </w:rPr>
        <w:t>N</w:t>
      </w:r>
      <w:r w:rsidRPr="00075507">
        <w:t>-</w:t>
      </w:r>
      <w:proofErr w:type="spellStart"/>
      <w:r w:rsidRPr="00075507">
        <w:t>arylpyridinium</w:t>
      </w:r>
      <w:proofErr w:type="spellEnd"/>
      <w:r w:rsidRPr="00075507">
        <w:t xml:space="preserve"> additives to stabilise the adsorbed CO intermediates,</w:t>
      </w:r>
      <w:r w:rsidRPr="00075507">
        <w:fldChar w:fldCharType="begin"/>
      </w:r>
      <w:r w:rsidRPr="00075507">
        <w:instrText xml:space="preserve"> ADDIN EN.CITE &lt;EndNote&gt;&lt;Cite&gt;&lt;Author&gt;Li&lt;/Author&gt;&lt;Year&gt;2020&lt;/Year&gt;&lt;RecNum&gt;902&lt;/RecNum&gt;&lt;DisplayText&gt;&lt;style face="superscript"&gt;9&lt;/style&gt;&lt;/DisplayText&gt;&lt;record&gt;&lt;rec-number&gt;902&lt;/rec-number&gt;&lt;foreign-keys&gt;&lt;key app="EN" db-id="9saf505ejz05dsew2f7v95stztdsxeaf25xs" timestamp="1583330674"&gt;902&lt;/key&gt;&lt;/foreign-keys&gt;&lt;ref-type name="Journal Article"&gt;17&lt;/ref-type&gt;&lt;contributors&gt;&lt;authors&gt;&lt;author&gt;Li, Fengwang&lt;/author&gt;&lt;author&gt;Thevenon, Arnaud&lt;/author&gt;&lt;author&gt;Rosas-Hernández, Alonso&lt;/author&gt;&lt;author&gt;Wang, Ziyun&lt;/author&gt;&lt;author&gt;Li, Yilin&lt;/author&gt;&lt;author&gt;Gabardo, Christine M.&lt;/author&gt;&lt;author&gt;Ozden, Adnan&lt;/author&gt;&lt;author&gt;Dinh, Cao Thang&lt;/author&gt;&lt;author&gt;Li, Jun&lt;/author&gt;&lt;author&gt;Wang, Yuhang&lt;/author&gt;&lt;author&gt;Edwards, Jonathan P.&lt;/author&gt;&lt;author&gt;Xu, Yi&lt;/author&gt;&lt;author&gt;McCallum, Christopher&lt;/author&gt;&lt;author&gt;Tao, Lizhi&lt;/author&gt;&lt;author&gt;Liang, Zhi-Qin&lt;/author&gt;&lt;author&gt;Luo, Mingchuan&lt;/author&gt;&lt;author&gt;Wang, Xue&lt;/author&gt;&lt;author&gt;Li, Huihui&lt;/author&gt;&lt;author&gt;O’Brien, Colin P.&lt;/author&gt;&lt;author&gt;Tan, Chih-Shan&lt;/author&gt;&lt;author&gt;Nam, Dae-Hyun&lt;/author&gt;&lt;author&gt;Quintero-Bermudez, Rafael&lt;/author&gt;&lt;author&gt;Zhuang, Tao-Tao&lt;/author&gt;&lt;author&gt;Li, Yuguang C.&lt;/author&gt;&lt;author&gt;Han, Zhiji&lt;/author&gt;&lt;author&gt;Britt, R. David&lt;/author&gt;&lt;author&gt;Sinton, David&lt;/author&gt;&lt;author&gt;Agapie, Theodor&lt;/author&gt;&lt;author&gt;Peters, Jonas C.&lt;/author&gt;&lt;author&gt;Sargent, Edward H.&lt;/author&gt;&lt;/authors&gt;&lt;/contributors&gt;&lt;titles&gt;&lt;title&gt;&lt;style face="normal" font="default" size="100%"&gt;Molecular tuning of CO&lt;/style&gt;&lt;style face="subscript" font="default" size="100%"&gt;2&lt;/style&gt;&lt;style face="normal" font="default" size="100%"&gt;-to-ethylene conversion&lt;/style&gt;&lt;/title&gt;&lt;secondary-title&gt;Nature&lt;/secondary-title&gt;&lt;/titles&gt;&lt;periodical&gt;&lt;full-title&gt;Nature&lt;/full-title&gt;&lt;/periodical&gt;&lt;pages&gt;509-513&lt;/pages&gt;&lt;volume&gt;577&lt;/volume&gt;&lt;number&gt;7791&lt;/number&gt;&lt;dates&gt;&lt;year&gt;2020&lt;/year&gt;&lt;pub-dates&gt;&lt;date&gt;2020/01/01&lt;/date&gt;&lt;/pub-dates&gt;&lt;/dates&gt;&lt;isbn&gt;1476-4687&lt;/isbn&gt;&lt;urls&gt;&lt;related-urls&gt;&lt;url&gt;https://doi.org/10.1038/s41586-019-1782-2&lt;/url&gt;&lt;/related-urls&gt;&lt;/urls&gt;&lt;electronic-resource-num&gt;10.1038/s41586-019-1782-2&lt;/electronic-resource-num&gt;&lt;/record&gt;&lt;/Cite&gt;&lt;/EndNote&gt;</w:instrText>
      </w:r>
      <w:r w:rsidRPr="00075507">
        <w:fldChar w:fldCharType="separate"/>
      </w:r>
      <w:r w:rsidRPr="00075507">
        <w:rPr>
          <w:vertAlign w:val="superscript"/>
        </w:rPr>
        <w:t>9</w:t>
      </w:r>
      <w:r w:rsidRPr="00075507">
        <w:fldChar w:fldCharType="end"/>
      </w:r>
      <w:r w:rsidRPr="00075507">
        <w:t xml:space="preserve"> or polymers with intrinsic microporosity (PIMs) to confine gaseous reactants at the electrode surface.</w:t>
      </w:r>
      <w:r w:rsidRPr="00075507">
        <w:fldChar w:fldCharType="begin"/>
      </w:r>
      <w:r w:rsidRPr="00075507">
        <w:instrText xml:space="preserve"> ADDIN EN.CITE &lt;EndNote&gt;&lt;Cite&gt;&lt;Author&gt;Perry&lt;/Author&gt;&lt;Year&gt;2020&lt;/Year&gt;&lt;RecNum&gt;794&lt;/RecNum&gt;&lt;DisplayText&gt;&lt;style face="superscript"&gt;8&lt;/style&gt;&lt;/DisplayText&gt;&lt;record&gt;&lt;rec-number&gt;794&lt;/rec-number&gt;&lt;foreign-keys&gt;&lt;key app="EN" db-id="9saf505ejz05dsew2f7v95stztdsxeaf25xs" timestamp="1580302418"&gt;794&lt;/key&gt;&lt;/foreign-keys&gt;&lt;ref-type name="Journal Article"&gt;17&lt;/ref-type&gt;&lt;contributors&gt;&lt;authors&gt;&lt;author&gt;Perry, Samuel C.&lt;/author&gt;&lt;author&gt;Gateman, Samantha M.&lt;/author&gt;&lt;author&gt;Malpass-Evans, Richard&lt;/author&gt;&lt;author&gt;McKeown, Neil&lt;/author&gt;&lt;author&gt;Wegener, Moritz&lt;/author&gt;&lt;author&gt;Nazarovs, Pāvels&lt;/author&gt;&lt;author&gt;Mauzeroll, Janine&lt;/author&gt;&lt;author&gt;Wang, Ling&lt;/author&gt;&lt;author&gt;Ponce de León, Carlos&lt;/author&gt;&lt;/authors&gt;&lt;/contributors&gt;&lt;titles&gt;&lt;title&gt;&lt;style face="normal" font="default" size="100%"&gt;Polymers with intrinsic microporosity (PIMs) for targeted CO&lt;/style&gt;&lt;style face="subscript" font="default" size="100%"&gt;2&lt;/style&gt;&lt;style face="normal" font="default" size="100%"&gt; reduction to ethylene&lt;/style&gt;&lt;/title&gt;&lt;secondary-title&gt;Chemosphere&lt;/secondary-title&gt;&lt;/titles&gt;&lt;periodical&gt;&lt;full-title&gt;Chemosphere&lt;/full-title&gt;&lt;/periodical&gt;&lt;pages&gt;125993&lt;/pages&gt;&lt;volume&gt;248&lt;/volume&gt;&lt;keywords&gt;&lt;keyword&gt;Carbon dioxide&lt;/keyword&gt;&lt;keyword&gt;Ethylene&lt;/keyword&gt;&lt;keyword&gt;Electrochemistry&lt;/keyword&gt;&lt;keyword&gt;Polymers with intrinsic microporosity&lt;/keyword&gt;&lt;keyword&gt;Gas diffusion electrode&lt;/keyword&gt;&lt;keyword&gt;Triphasic interface&lt;/keyword&gt;&lt;/keywords&gt;&lt;dates&gt;&lt;year&gt;2020&lt;/year&gt;&lt;pub-dates&gt;&lt;date&gt;2020/06/01/&lt;/date&gt;&lt;/pub-dates&gt;&lt;/dates&gt;&lt;isbn&gt;0045-6535&lt;/isbn&gt;&lt;urls&gt;&lt;related-urls&gt;&lt;url&gt;http://www.sciencedirect.com/science/article/pii/S0045653520301855&lt;/url&gt;&lt;/related-urls&gt;&lt;/urls&gt;&lt;electronic-resource-num&gt;10.1016/j.chemosphere.2020.125993&lt;/electronic-resource-num&gt;&lt;/record&gt;&lt;/Cite&gt;&lt;/EndNote&gt;</w:instrText>
      </w:r>
      <w:r w:rsidRPr="00075507">
        <w:fldChar w:fldCharType="separate"/>
      </w:r>
      <w:r w:rsidRPr="00075507">
        <w:rPr>
          <w:vertAlign w:val="superscript"/>
        </w:rPr>
        <w:t>8</w:t>
      </w:r>
      <w:r w:rsidRPr="00075507">
        <w:fldChar w:fldCharType="end"/>
      </w:r>
      <w:r w:rsidRPr="00075507">
        <w:t xml:space="preserve"> </w:t>
      </w:r>
    </w:p>
    <w:p w14:paraId="38C66779" w14:textId="6A6BD8CF" w:rsidR="00075507" w:rsidRPr="00075507" w:rsidRDefault="00075507" w:rsidP="00075507">
      <w:pPr>
        <w:pStyle w:val="RSCB02ArticleText"/>
      </w:pPr>
    </w:p>
    <w:p w14:paraId="2F5E1AE8" w14:textId="7B13E249" w:rsidR="00075507" w:rsidRDefault="00075507" w:rsidP="00075507">
      <w:pPr>
        <w:pStyle w:val="RSCB02ArticleText"/>
      </w:pPr>
      <w:r w:rsidRPr="00075507">
        <w:t>In most GDEs, the Cu catalyst layer is made up of Cu nanoparticles stacked on top of each other to create a highly porous network. The ideal GDE would have a triphasic interface throughout the Cu catalyst layer so that CO</w:t>
      </w:r>
      <w:r w:rsidRPr="00075507">
        <w:rPr>
          <w:vertAlign w:val="subscript"/>
        </w:rPr>
        <w:t>2</w:t>
      </w:r>
      <w:r w:rsidRPr="00075507">
        <w:t xml:space="preserve"> mass transfer occurs continuously within the gas phase, without the need for CO</w:t>
      </w:r>
      <w:r w:rsidRPr="00075507">
        <w:rPr>
          <w:vertAlign w:val="subscript"/>
        </w:rPr>
        <w:t>2</w:t>
      </w:r>
      <w:r w:rsidRPr="00075507">
        <w:t xml:space="preserve"> to dissolve or diffuse within the electrolyte over significant distances. However, it is possible that the porous catalyst layer will be fully wetted with electrolyte, and so CO</w:t>
      </w:r>
      <w:r w:rsidRPr="00075507">
        <w:rPr>
          <w:vertAlign w:val="subscript"/>
        </w:rPr>
        <w:t>2</w:t>
      </w:r>
      <w:r w:rsidRPr="00075507">
        <w:t xml:space="preserve"> entering the GDE will still have to dissolve into the electrolyte and diffuse to the catalyst, particularly to reach the catalyst material further away from the carbon support.</w:t>
      </w:r>
      <w:r w:rsidRPr="00075507">
        <w:fldChar w:fldCharType="begin"/>
      </w:r>
      <w:r w:rsidRPr="00075507">
        <w:instrText xml:space="preserve"> ADDIN EN.CITE &lt;EndNote&gt;&lt;Cite&gt;&lt;Author&gt;Nesbitt&lt;/Author&gt;&lt;Year&gt;2020&lt;/Year&gt;&lt;RecNum&gt;1058&lt;/RecNum&gt;&lt;DisplayText&gt;&lt;style face="superscript"&gt;23&lt;/style&gt;&lt;/DisplayText&gt;&lt;record&gt;&lt;rec-number&gt;1058&lt;/rec-number&gt;&lt;foreign-keys&gt;&lt;key app="EN" db-id="9saf505ejz05dsew2f7v95stztdsxeaf25xs" timestamp="1607099856"&gt;1058&lt;/key&gt;&lt;/foreign-keys&gt;&lt;ref-type name="Journal Article"&gt;17&lt;/ref-type&gt;&lt;contributors&gt;&lt;authors&gt;&lt;author&gt;Nesbitt, Nathan T.&lt;/author&gt;&lt;author&gt;Burdyny, Thomas&lt;/author&gt;&lt;author&gt;Simonson, Hunter&lt;/author&gt;&lt;author&gt;Salvatore, Danielle&lt;/author&gt;&lt;author&gt;Bohra, Divya&lt;/author&gt;&lt;author&gt;Kas, Recep&lt;/author&gt;&lt;author&gt;Smith, Wilson A.&lt;/author&gt;&lt;/authors&gt;&lt;/contributors&gt;&lt;titles&gt;&lt;title&gt;Liquid–Solid Boundaries Dominate Activity of CO2 Reduction on Gas-Diffusion Electrodes&lt;/title&gt;&lt;secondary-title&gt;ACS Catalysis&lt;/secondary-title&gt;&lt;/titles&gt;&lt;periodical&gt;&lt;full-title&gt;ACS Catalysis&lt;/full-title&gt;&lt;abbr-1&gt;ACS Catal.&lt;/abbr-1&gt;&lt;abbr-2&gt;ACS Catal&lt;/abbr-2&gt;&lt;abbr-3&gt;ACS Catal&lt;/abbr-3&gt;&lt;/periodical&gt;&lt;pages&gt;14093-14106&lt;/pages&gt;&lt;volume&gt;10&lt;/volume&gt;&lt;number&gt;23&lt;/number&gt;&lt;dates&gt;&lt;year&gt;2020&lt;/year&gt;&lt;pub-dates&gt;&lt;date&gt;2020/12/04&lt;/date&gt;&lt;/pub-dates&gt;&lt;/dates&gt;&lt;publisher&gt;American Chemical Society&lt;/publisher&gt;&lt;urls&gt;&lt;related-urls&gt;&lt;url&gt;https://doi.org/10.1021/acscatal.0c03319&lt;/url&gt;&lt;/related-urls&gt;&lt;/urls&gt;&lt;electronic-resource-num&gt;10.1021/acscatal.0c03319&lt;/electronic-resource-num&gt;&lt;/record&gt;&lt;/Cite&gt;&lt;/EndNote&gt;</w:instrText>
      </w:r>
      <w:r w:rsidRPr="00075507">
        <w:fldChar w:fldCharType="separate"/>
      </w:r>
      <w:r w:rsidRPr="00075507">
        <w:rPr>
          <w:vertAlign w:val="superscript"/>
        </w:rPr>
        <w:t>23</w:t>
      </w:r>
      <w:r w:rsidRPr="00075507">
        <w:fldChar w:fldCharType="end"/>
      </w:r>
    </w:p>
    <w:p w14:paraId="15BE5B09" w14:textId="57F02054" w:rsidR="00075507" w:rsidRPr="00075507" w:rsidRDefault="00075507" w:rsidP="00075507">
      <w:pPr>
        <w:pStyle w:val="RSCB02ArticleText"/>
      </w:pPr>
    </w:p>
    <w:p w14:paraId="483AF0BA" w14:textId="6D96CFEE" w:rsidR="00075507" w:rsidRDefault="004C33A3" w:rsidP="00075507">
      <w:pPr>
        <w:pStyle w:val="RSCB02ArticleText"/>
      </w:pPr>
      <w:r>
        <w:rPr>
          <w:noProof/>
          <w:w w:val="100"/>
        </w:rPr>
        <mc:AlternateContent>
          <mc:Choice Requires="wpg">
            <w:drawing>
              <wp:anchor distT="0" distB="0" distL="114300" distR="114300" simplePos="0" relativeHeight="251675648" behindDoc="0" locked="0" layoutInCell="1" allowOverlap="1" wp14:anchorId="4DB3C769" wp14:editId="213552A3">
                <wp:simplePos x="0" y="0"/>
                <wp:positionH relativeFrom="column">
                  <wp:posOffset>3336290</wp:posOffset>
                </wp:positionH>
                <wp:positionV relativeFrom="paragraph">
                  <wp:posOffset>238125</wp:posOffset>
                </wp:positionV>
                <wp:extent cx="3177540" cy="4033756"/>
                <wp:effectExtent l="0" t="0" r="3810" b="5080"/>
                <wp:wrapTopAndBottom/>
                <wp:docPr id="20" name="Group 20"/>
                <wp:cNvGraphicFramePr/>
                <a:graphic xmlns:a="http://schemas.openxmlformats.org/drawingml/2006/main">
                  <a:graphicData uri="http://schemas.microsoft.com/office/word/2010/wordprocessingGroup">
                    <wpg:wgp>
                      <wpg:cNvGrpSpPr/>
                      <wpg:grpSpPr>
                        <a:xfrm>
                          <a:off x="0" y="0"/>
                          <a:ext cx="3177540" cy="4033756"/>
                          <a:chOff x="-9525" y="0"/>
                          <a:chExt cx="3177540" cy="4033756"/>
                        </a:xfrm>
                      </wpg:grpSpPr>
                      <wps:wsp>
                        <wps:cNvPr id="217" name="Text Box 2"/>
                        <wps:cNvSpPr txBox="1">
                          <a:spLocks noChangeArrowheads="1"/>
                        </wps:cNvSpPr>
                        <wps:spPr bwMode="auto">
                          <a:xfrm>
                            <a:off x="-9525" y="2489467"/>
                            <a:ext cx="3143250" cy="1544289"/>
                          </a:xfrm>
                          <a:prstGeom prst="rect">
                            <a:avLst/>
                          </a:prstGeom>
                          <a:noFill/>
                          <a:ln w="9525">
                            <a:noFill/>
                            <a:miter lim="800000"/>
                            <a:headEnd/>
                            <a:tailEnd/>
                          </a:ln>
                        </wps:spPr>
                        <wps:txbx>
                          <w:txbxContent>
                            <w:p w14:paraId="7B7EF54F" w14:textId="76836DEA" w:rsidR="00E515FC" w:rsidRPr="001F237C" w:rsidRDefault="00E515FC" w:rsidP="00E515FC">
                              <w:pPr>
                                <w:pStyle w:val="RSCI04CaptiontoFigureSchemeChart"/>
                                <w:rPr>
                                  <w:w w:val="108"/>
                                </w:rPr>
                              </w:pPr>
                              <w:bookmarkStart w:id="0" w:name="_Ref57386396"/>
                              <w:r w:rsidRPr="001F237C">
                                <w:rPr>
                                  <w:b/>
                                  <w:w w:val="108"/>
                                </w:rPr>
                                <w:t xml:space="preserve">Figure </w:t>
                              </w:r>
                              <w:r w:rsidRPr="001F237C">
                                <w:rPr>
                                  <w:b/>
                                  <w:w w:val="108"/>
                                </w:rPr>
                                <w:fldChar w:fldCharType="begin"/>
                              </w:r>
                              <w:r w:rsidRPr="001F237C">
                                <w:rPr>
                                  <w:b/>
                                  <w:w w:val="108"/>
                                </w:rPr>
                                <w:instrText xml:space="preserve"> SEQ Figure \* ARABIC </w:instrText>
                              </w:r>
                              <w:r w:rsidRPr="001F237C">
                                <w:rPr>
                                  <w:b/>
                                  <w:w w:val="108"/>
                                </w:rPr>
                                <w:fldChar w:fldCharType="separate"/>
                              </w:r>
                              <w:r w:rsidR="00200B69">
                                <w:rPr>
                                  <w:b/>
                                  <w:noProof/>
                                  <w:w w:val="108"/>
                                </w:rPr>
                                <w:t>1</w:t>
                              </w:r>
                              <w:r w:rsidRPr="001F237C">
                                <w:rPr>
                                  <w:w w:val="108"/>
                                </w:rPr>
                                <w:fldChar w:fldCharType="end"/>
                              </w:r>
                              <w:bookmarkEnd w:id="0"/>
                              <w:r w:rsidRPr="001F237C">
                                <w:rPr>
                                  <w:b/>
                                  <w:w w:val="108"/>
                                </w:rPr>
                                <w:t>.</w:t>
                              </w:r>
                              <w:r w:rsidRPr="001F237C">
                                <w:rPr>
                                  <w:w w:val="108"/>
                                </w:rPr>
                                <w:t xml:space="preserve"> </w:t>
                              </w:r>
                              <w:r w:rsidRPr="001F237C">
                                <w:rPr>
                                  <w:b/>
                                  <w:w w:val="108"/>
                                </w:rPr>
                                <w:t xml:space="preserve">A and B. </w:t>
                              </w:r>
                              <w:r w:rsidRPr="001F237C">
                                <w:rPr>
                                  <w:w w:val="108"/>
                                </w:rPr>
                                <w:t>SEM images of the Cu sputtered gas diffusion electrode (GDE) used in this work at 1,500x (</w:t>
                              </w:r>
                              <w:r w:rsidRPr="001F237C">
                                <w:rPr>
                                  <w:b/>
                                  <w:w w:val="108"/>
                                </w:rPr>
                                <w:t>A</w:t>
                              </w:r>
                              <w:r w:rsidRPr="001F237C">
                                <w:rPr>
                                  <w:w w:val="108"/>
                                </w:rPr>
                                <w:t>) and 10,000 x (</w:t>
                              </w:r>
                              <w:r w:rsidRPr="001F237C">
                                <w:rPr>
                                  <w:b/>
                                  <w:w w:val="108"/>
                                </w:rPr>
                                <w:t>B</w:t>
                              </w:r>
                              <w:r w:rsidRPr="001F237C">
                                <w:rPr>
                                  <w:w w:val="108"/>
                                </w:rPr>
                                <w:t xml:space="preserve">) magnification. </w:t>
                              </w:r>
                              <w:r w:rsidRPr="001F237C">
                                <w:rPr>
                                  <w:b/>
                                  <w:w w:val="108"/>
                                </w:rPr>
                                <w:t xml:space="preserve">C and D. </w:t>
                              </w:r>
                              <w:r w:rsidRPr="001F237C">
                                <w:rPr>
                                  <w:w w:val="108"/>
                                </w:rPr>
                                <w:t>Schematic diagram of a copper GDE with (</w:t>
                              </w:r>
                              <w:r w:rsidRPr="001F237C">
                                <w:rPr>
                                  <w:b/>
                                  <w:w w:val="108"/>
                                </w:rPr>
                                <w:t>D</w:t>
                              </w:r>
                              <w:r w:rsidRPr="001F237C">
                                <w:rPr>
                                  <w:w w:val="108"/>
                                </w:rPr>
                                <w:t>) and without (</w:t>
                              </w:r>
                              <w:r w:rsidRPr="001F237C">
                                <w:rPr>
                                  <w:b/>
                                  <w:w w:val="108"/>
                                </w:rPr>
                                <w:t>C</w:t>
                              </w:r>
                              <w:r w:rsidRPr="001F237C">
                                <w:rPr>
                                  <w:w w:val="108"/>
                                </w:rPr>
                                <w:t>) the 1-octadecanethiol monolayer adsorbed onto its surface. CO</w:t>
                              </w:r>
                              <w:r w:rsidRPr="001F237C">
                                <w:rPr>
                                  <w:w w:val="108"/>
                                  <w:vertAlign w:val="subscript"/>
                                </w:rPr>
                                <w:t>2</w:t>
                              </w:r>
                              <w:r w:rsidRPr="001F237C">
                                <w:rPr>
                                  <w:w w:val="108"/>
                                </w:rPr>
                                <w:t xml:space="preserve"> enters through the back of the GDE via the porous carbon layer to reach the Cu catalyst, where it is reduced. Without the thiol, the electrolyte is able to permeate the Cu layer, so CO</w:t>
                              </w:r>
                              <w:r w:rsidRPr="001F237C">
                                <w:rPr>
                                  <w:w w:val="108"/>
                                  <w:vertAlign w:val="subscript"/>
                                </w:rPr>
                                <w:t>2</w:t>
                              </w:r>
                              <w:r w:rsidRPr="001F237C">
                                <w:rPr>
                                  <w:w w:val="108"/>
                                </w:rPr>
                                <w:t xml:space="preserve"> must dissolve in the electrolyte before diffusing to the Cu particle. The hydrophobic thiol layer acts to hinder the wetting of the catalyst layer. By preventing electrolyte from entering the catalyst, the gas phase can extend into the copper particles, giving an extended triphasic interface to favour the CO</w:t>
                              </w:r>
                              <w:r w:rsidRPr="001F237C">
                                <w:rPr>
                                  <w:w w:val="108"/>
                                  <w:vertAlign w:val="subscript"/>
                                </w:rPr>
                                <w:t>2</w:t>
                              </w:r>
                              <w:r w:rsidRPr="001F237C">
                                <w:rPr>
                                  <w:w w:val="108"/>
                                </w:rPr>
                                <w:t xml:space="preserve">RR. </w:t>
                              </w:r>
                            </w:p>
                            <w:p w14:paraId="2C297559" w14:textId="4A355808" w:rsidR="00E515FC" w:rsidRDefault="00E515FC"/>
                          </w:txbxContent>
                        </wps:txbx>
                        <wps:bodyPr rot="0" vert="horz" wrap="square" lIns="91440" tIns="45720" rIns="91440" bIns="45720" anchor="t" anchorCtr="0">
                          <a:noAutofit/>
                        </wps:bodyPr>
                      </wps:wsp>
                      <pic:pic xmlns:pic="http://schemas.openxmlformats.org/drawingml/2006/picture">
                        <pic:nvPicPr>
                          <pic:cNvPr id="19" name="Picture 1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68015" cy="24803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DB3C769" id="Group 20" o:spid="_x0000_s1027" style="position:absolute;left:0;text-align:left;margin-left:262.7pt;margin-top:18.75pt;width:250.2pt;height:317.6pt;z-index:251675648;mso-width-relative:margin;mso-height-relative:margin" coordorigin="-95" coordsize="31775,4033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">
                <v:shape id="_x0000_s1028" type="#_x0000_t202" style="position:absolute;left:-95;top:24894;width:31432;height:15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7B7EF54F" w14:textId="76836DEA" w:rsidR="00E515FC" w:rsidRPr="001F237C" w:rsidRDefault="00E515FC" w:rsidP="00E515FC">
                        <w:pPr>
                          <w:pStyle w:val="RSCI04CaptiontoFigureSchemeChart"/>
                          <w:rPr>
                            <w:w w:val="108"/>
                          </w:rPr>
                        </w:pPr>
                        <w:bookmarkStart w:id="1" w:name="_Ref57386396"/>
                        <w:r w:rsidRPr="001F237C">
                          <w:rPr>
                            <w:b/>
                            <w:w w:val="108"/>
                          </w:rPr>
                          <w:t xml:space="preserve">Figure </w:t>
                        </w:r>
                        <w:r w:rsidRPr="001F237C">
                          <w:rPr>
                            <w:b/>
                            <w:w w:val="108"/>
                          </w:rPr>
                          <w:fldChar w:fldCharType="begin"/>
                        </w:r>
                        <w:r w:rsidRPr="001F237C">
                          <w:rPr>
                            <w:b/>
                            <w:w w:val="108"/>
                          </w:rPr>
                          <w:instrText xml:space="preserve"> SEQ Figure \* ARABIC </w:instrText>
                        </w:r>
                        <w:r w:rsidRPr="001F237C">
                          <w:rPr>
                            <w:b/>
                            <w:w w:val="108"/>
                          </w:rPr>
                          <w:fldChar w:fldCharType="separate"/>
                        </w:r>
                        <w:r w:rsidR="00200B69">
                          <w:rPr>
                            <w:b/>
                            <w:noProof/>
                            <w:w w:val="108"/>
                          </w:rPr>
                          <w:t>1</w:t>
                        </w:r>
                        <w:r w:rsidRPr="001F237C">
                          <w:rPr>
                            <w:w w:val="108"/>
                          </w:rPr>
                          <w:fldChar w:fldCharType="end"/>
                        </w:r>
                        <w:bookmarkEnd w:id="1"/>
                        <w:r w:rsidRPr="001F237C">
                          <w:rPr>
                            <w:b/>
                            <w:w w:val="108"/>
                          </w:rPr>
                          <w:t>.</w:t>
                        </w:r>
                        <w:r w:rsidRPr="001F237C">
                          <w:rPr>
                            <w:w w:val="108"/>
                          </w:rPr>
                          <w:t xml:space="preserve"> </w:t>
                        </w:r>
                        <w:r w:rsidRPr="001F237C">
                          <w:rPr>
                            <w:b/>
                            <w:w w:val="108"/>
                          </w:rPr>
                          <w:t xml:space="preserve">A and B. </w:t>
                        </w:r>
                        <w:r w:rsidRPr="001F237C">
                          <w:rPr>
                            <w:w w:val="108"/>
                          </w:rPr>
                          <w:t>SEM images of the Cu sputtered gas diffusion electrode (GDE) used in this work at 1,500x (</w:t>
                        </w:r>
                        <w:r w:rsidRPr="001F237C">
                          <w:rPr>
                            <w:b/>
                            <w:w w:val="108"/>
                          </w:rPr>
                          <w:t>A</w:t>
                        </w:r>
                        <w:r w:rsidRPr="001F237C">
                          <w:rPr>
                            <w:w w:val="108"/>
                          </w:rPr>
                          <w:t>) and 10,000 x (</w:t>
                        </w:r>
                        <w:r w:rsidRPr="001F237C">
                          <w:rPr>
                            <w:b/>
                            <w:w w:val="108"/>
                          </w:rPr>
                          <w:t>B</w:t>
                        </w:r>
                        <w:r w:rsidRPr="001F237C">
                          <w:rPr>
                            <w:w w:val="108"/>
                          </w:rPr>
                          <w:t xml:space="preserve">) magnification. </w:t>
                        </w:r>
                        <w:r w:rsidRPr="001F237C">
                          <w:rPr>
                            <w:b/>
                            <w:w w:val="108"/>
                          </w:rPr>
                          <w:t xml:space="preserve">C and D. </w:t>
                        </w:r>
                        <w:r w:rsidRPr="001F237C">
                          <w:rPr>
                            <w:w w:val="108"/>
                          </w:rPr>
                          <w:t>Schematic diagram of a copper GDE with (</w:t>
                        </w:r>
                        <w:r w:rsidRPr="001F237C">
                          <w:rPr>
                            <w:b/>
                            <w:w w:val="108"/>
                          </w:rPr>
                          <w:t>D</w:t>
                        </w:r>
                        <w:r w:rsidRPr="001F237C">
                          <w:rPr>
                            <w:w w:val="108"/>
                          </w:rPr>
                          <w:t>) and without (</w:t>
                        </w:r>
                        <w:r w:rsidRPr="001F237C">
                          <w:rPr>
                            <w:b/>
                            <w:w w:val="108"/>
                          </w:rPr>
                          <w:t>C</w:t>
                        </w:r>
                        <w:r w:rsidRPr="001F237C">
                          <w:rPr>
                            <w:w w:val="108"/>
                          </w:rPr>
                          <w:t>) the 1-octadecanethiol monolayer adsorbed onto its surface. CO</w:t>
                        </w:r>
                        <w:r w:rsidRPr="001F237C">
                          <w:rPr>
                            <w:w w:val="108"/>
                            <w:vertAlign w:val="subscript"/>
                          </w:rPr>
                          <w:t>2</w:t>
                        </w:r>
                        <w:r w:rsidRPr="001F237C">
                          <w:rPr>
                            <w:w w:val="108"/>
                          </w:rPr>
                          <w:t xml:space="preserve"> enters through the back of the GDE via the porous carbon layer to reach the Cu catalyst, where it is reduced. Without the thiol, the electrolyte is able to permeate the Cu layer, so CO</w:t>
                        </w:r>
                        <w:r w:rsidRPr="001F237C">
                          <w:rPr>
                            <w:w w:val="108"/>
                            <w:vertAlign w:val="subscript"/>
                          </w:rPr>
                          <w:t>2</w:t>
                        </w:r>
                        <w:r w:rsidRPr="001F237C">
                          <w:rPr>
                            <w:w w:val="108"/>
                          </w:rPr>
                          <w:t xml:space="preserve"> must dissolve in the electrolyte before diffusing to the Cu particle. The hydrophobic thiol layer acts to hinder the wetting of the catalyst layer. By preventing electrolyte from entering the catalyst, the gas phase can extend into the copper particles, giving an extended triphasic interface to favour the CO</w:t>
                        </w:r>
                        <w:r w:rsidRPr="001F237C">
                          <w:rPr>
                            <w:w w:val="108"/>
                            <w:vertAlign w:val="subscript"/>
                          </w:rPr>
                          <w:t>2</w:t>
                        </w:r>
                        <w:r w:rsidRPr="001F237C">
                          <w:rPr>
                            <w:w w:val="108"/>
                          </w:rPr>
                          <w:t xml:space="preserve">RR. </w:t>
                        </w:r>
                      </w:p>
                      <w:p w14:paraId="2C297559" w14:textId="4A355808" w:rsidR="00E515FC" w:rsidRDefault="00E515FC"/>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9" type="#_x0000_t75" style="position:absolute;width:31680;height:24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">
                  <v:imagedata r:id="rId15" o:title=""/>
                </v:shape>
                <w10:wrap type="topAndBottom"/>
              </v:group>
            </w:pict>
          </mc:Fallback>
        </mc:AlternateContent>
      </w:r>
      <w:r w:rsidR="00075507" w:rsidRPr="00075507">
        <w:t>Recently hydrophobic thiol coatings of nanostructured copper electrodes were shown to significantly increase the yield of C</w:t>
      </w:r>
      <w:r w:rsidR="00075507" w:rsidRPr="00075507">
        <w:rPr>
          <w:vertAlign w:val="subscript"/>
        </w:rPr>
        <w:t>2+</w:t>
      </w:r>
      <w:r w:rsidR="00075507" w:rsidRPr="00075507">
        <w:t xml:space="preserve"> products in a liquid phase cell by trapping gases on the nanoscale.</w:t>
      </w:r>
      <w:r w:rsidR="00075507" w:rsidRPr="00075507">
        <w:fldChar w:fldCharType="begin"/>
      </w:r>
      <w:r w:rsidR="00075507" w:rsidRPr="00075507">
        <w:instrText xml:space="preserve"> ADDIN EN.CITE &lt;EndNote&gt;&lt;Cite&gt;&lt;Author&gt;Wakerley&lt;/Author&gt;&lt;Year&gt;2019&lt;/Year&gt;&lt;RecNum&gt;766&lt;/RecNum&gt;&lt;DisplayText&gt;&lt;style face="superscript"&gt;24&lt;/style&gt;&lt;/DisplayText&gt;&lt;record&gt;&lt;rec-number&gt;766&lt;/rec-number&gt;&lt;foreign-keys&gt;&lt;key app="EN" db-id="9saf505ejz05dsew2f7v95stztdsxeaf25xs" timestamp="1578406276"&gt;766&lt;/key&gt;&lt;/foreign-keys&gt;&lt;ref-type name="Journal Article"&gt;17&lt;/ref-type&gt;&lt;contributors&gt;&lt;authors&gt;&lt;author&gt;Wakerley, David&lt;/author&gt;&lt;author&gt;Lamaison, Sarah&lt;/author&gt;&lt;author&gt;Ozanam, François&lt;/author&gt;&lt;author&gt;Menguy, Nicolas&lt;/author&gt;&lt;author&gt;Mercier, Dimitri&lt;/author&gt;&lt;author&gt;Marcus, Philippe&lt;/author&gt;&lt;author&gt;Fontecave, Marc&lt;/author&gt;&lt;author&gt;Mougel, Victor&lt;/author&gt;&lt;/authors&gt;&lt;/contributors&gt;&lt;titles&gt;&lt;title&gt;&lt;style face="normal" font="default" size="100%"&gt;Bio-inspired hydrophobicity promotes CO&lt;/style&gt;&lt;style face="subscript" font="default" size="100%"&gt;2&lt;/style&gt;&lt;style face="normal" font="default" size="100%"&gt; reduction on a Cu surface&lt;/style&gt;&lt;/title&gt;&lt;secondary-title&gt;Nature Materials&lt;/secondary-title&gt;&lt;/titles&gt;&lt;periodical&gt;&lt;full-title&gt;Nature Materials&lt;/full-title&gt;&lt;abbr-1&gt;Nat. Mater.&lt;/abbr-1&gt;&lt;abbr-2&gt;Nat Mater&lt;/abbr-2&gt;&lt;/periodical&gt;&lt;pages&gt;1222-1227&lt;/pages&gt;&lt;volume&gt;18&lt;/volume&gt;&lt;number&gt;11&lt;/number&gt;&lt;dates&gt;&lt;year&gt;2019&lt;/year&gt;&lt;pub-dates&gt;&lt;date&gt;2019/11/01&lt;/date&gt;&lt;/pub-dates&gt;&lt;/dates&gt;&lt;isbn&gt;1476-4660&lt;/isbn&gt;&lt;urls&gt;&lt;related-urls&gt;&lt;url&gt;https://doi.org/10.1038/s41563-019-0445-x&lt;/url&gt;&lt;/related-urls&gt;&lt;/urls&gt;&lt;electronic-resource-num&gt;10.1038/s41563-019-0445-x&lt;/electronic-resource-num&gt;&lt;/record&gt;&lt;/Cite&gt;&lt;/EndNote&gt;</w:instrText>
      </w:r>
      <w:r w:rsidR="00075507" w:rsidRPr="00075507">
        <w:fldChar w:fldCharType="separate"/>
      </w:r>
      <w:r w:rsidR="00075507" w:rsidRPr="00075507">
        <w:rPr>
          <w:vertAlign w:val="superscript"/>
        </w:rPr>
        <w:t>24</w:t>
      </w:r>
      <w:r w:rsidR="00075507" w:rsidRPr="00075507">
        <w:fldChar w:fldCharType="end"/>
      </w:r>
      <w:r w:rsidR="00075507" w:rsidRPr="00075507">
        <w:t xml:space="preserve"> Deposition of a hydrophobic long chain thiol trapped gases at the catalyst surface, providing a triphasic environment where one would not normally be favoured. In this work, we employed similar hydrophobic coatings to nanoparticle catalysts at copper GDEs to increase the faradaic efficiency towards C</w:t>
      </w:r>
      <w:r w:rsidR="00075507" w:rsidRPr="00075507">
        <w:rPr>
          <w:vertAlign w:val="subscript"/>
        </w:rPr>
        <w:t>2</w:t>
      </w:r>
      <w:r w:rsidR="00075507" w:rsidRPr="00075507">
        <w:t>H</w:t>
      </w:r>
      <w:r w:rsidR="00075507" w:rsidRPr="00075507">
        <w:rPr>
          <w:vertAlign w:val="subscript"/>
        </w:rPr>
        <w:t>4</w:t>
      </w:r>
      <w:r w:rsidR="00075507" w:rsidRPr="00075507">
        <w:t xml:space="preserve">. In this way, we aim to create a triphasic environment throughout the GDE catalyst layer, so that the benefits to reaction rate and faradaic efficiency can still be realised. </w:t>
      </w:r>
    </w:p>
    <w:p w14:paraId="7D14D960" w14:textId="4C9B20D7" w:rsidR="00075507" w:rsidRDefault="001F237C" w:rsidP="00075507">
      <w:pPr>
        <w:pStyle w:val="RSCB04AHeadingSection"/>
      </w:pPr>
      <w:r>
        <w:t>Experimental m</w:t>
      </w:r>
      <w:r w:rsidR="00075507">
        <w:t>ethods</w:t>
      </w:r>
    </w:p>
    <w:p w14:paraId="5795D140" w14:textId="25C5D9BC" w:rsidR="00075507" w:rsidRPr="00075507" w:rsidRDefault="001F237C" w:rsidP="00075507">
      <w:pPr>
        <w:pStyle w:val="RSCB06BHeadingSub-Section"/>
        <w:rPr>
          <w:rFonts w:cs="Times New Roman"/>
          <w:w w:val="108"/>
          <w:szCs w:val="18"/>
        </w:rPr>
      </w:pPr>
      <w:r>
        <w:t>Electrode preparation</w:t>
      </w:r>
    </w:p>
    <w:p w14:paraId="069BF6EC" w14:textId="2549A10B" w:rsidR="001F237C" w:rsidRDefault="001F237C" w:rsidP="001F237C">
      <w:pPr>
        <w:pStyle w:val="RSCB02ArticleText"/>
      </w:pPr>
      <w:r w:rsidRPr="001F237C">
        <w:t xml:space="preserve">Cu coated GDEs were prepared by depositing Cu onto Freudenberg H23C2 carbon paper via direct current magnetron sputtering from a Cu (99.99%) target under an </w:t>
      </w:r>
      <w:proofErr w:type="spellStart"/>
      <w:r w:rsidRPr="001F237C">
        <w:t>Ar</w:t>
      </w:r>
      <w:proofErr w:type="spellEnd"/>
      <w:r w:rsidRPr="001F237C">
        <w:t xml:space="preserve"> atmosphere. Deposition was carried out using a G500M/2(</w:t>
      </w:r>
      <w:proofErr w:type="spellStart"/>
      <w:r w:rsidRPr="001F237C">
        <w:t>Sidrabe</w:t>
      </w:r>
      <w:proofErr w:type="spellEnd"/>
      <w:r w:rsidRPr="001F237C">
        <w:t>) vacuum coater. Prior to deposition the chamber was pumped down to  &lt;1.3 x 10</w:t>
      </w:r>
      <w:r w:rsidRPr="001F237C">
        <w:rPr>
          <w:vertAlign w:val="superscript"/>
        </w:rPr>
        <w:t>-5</w:t>
      </w:r>
      <w:r w:rsidRPr="001F237C">
        <w:t xml:space="preserve"> mbar using a </w:t>
      </w:r>
      <w:proofErr w:type="spellStart"/>
      <w:r w:rsidRPr="001F237C">
        <w:t>HiPace</w:t>
      </w:r>
      <w:proofErr w:type="spellEnd"/>
      <w:r w:rsidRPr="001F237C">
        <w:t xml:space="preserve"> 1800 turbo-molecular pump (Pfeiffer) backed with a rotary pump, before setting a working pressure of 2.6 x 10</w:t>
      </w:r>
      <w:r w:rsidRPr="001F237C">
        <w:rPr>
          <w:vertAlign w:val="superscript"/>
        </w:rPr>
        <w:t>-3</w:t>
      </w:r>
      <w:r w:rsidRPr="001F237C">
        <w:t xml:space="preserve"> mbar with an </w:t>
      </w:r>
      <w:proofErr w:type="spellStart"/>
      <w:r w:rsidRPr="001F237C">
        <w:t>Ar</w:t>
      </w:r>
      <w:proofErr w:type="spellEnd"/>
      <w:r w:rsidRPr="001F237C">
        <w:t xml:space="preserve"> flow of 20 </w:t>
      </w:r>
      <w:proofErr w:type="spellStart"/>
      <w:r w:rsidRPr="001F237C">
        <w:t>sccm</w:t>
      </w:r>
      <w:proofErr w:type="spellEnd"/>
      <w:r w:rsidRPr="001F237C">
        <w:t xml:space="preserve">. All depositions used an ION’X® planar, balanced magnetron (Thin Film Consulting) using a 200 W DC power source (SIP2000USB-10-500-D, </w:t>
      </w:r>
      <w:proofErr w:type="spellStart"/>
      <w:r w:rsidRPr="001F237C">
        <w:t>Melec</w:t>
      </w:r>
      <w:proofErr w:type="spellEnd"/>
      <w:r w:rsidRPr="001F237C">
        <w:t xml:space="preserve">). A negative voltage was applied to the </w:t>
      </w:r>
      <w:r w:rsidRPr="001F237C">
        <w:t>magnetron cathode versus a grounded anode. The target to substrate distance was ~19 cm and the deposition time was 20 nm min</w:t>
      </w:r>
      <w:r w:rsidRPr="001F237C">
        <w:rPr>
          <w:vertAlign w:val="superscript"/>
        </w:rPr>
        <w:t>-1</w:t>
      </w:r>
      <w:r w:rsidRPr="001F237C">
        <w:t xml:space="preserve">. Deposition was done onto 14 x 10 cm GDE pieces. All experiments in this report were carried out using 1.5 x 1.5 cm pieces cut from the same sputtered GDE.  </w:t>
      </w:r>
    </w:p>
    <w:p w14:paraId="2A033319" w14:textId="77777777" w:rsidR="001F237C" w:rsidRPr="001F237C" w:rsidRDefault="001F237C" w:rsidP="001F237C">
      <w:pPr>
        <w:pStyle w:val="RSCB02ArticleText"/>
      </w:pPr>
    </w:p>
    <w:p w14:paraId="285C646A" w14:textId="7EBC20AF" w:rsidR="001F237C" w:rsidRDefault="001F237C" w:rsidP="001F237C">
      <w:pPr>
        <w:pStyle w:val="RSCB02ArticleText"/>
      </w:pPr>
      <w:r w:rsidRPr="001F237C">
        <w:t>The hydrophobic coatings were prepared according to an established method.</w:t>
      </w:r>
      <w:r w:rsidRPr="001F237C">
        <w:fldChar w:fldCharType="begin"/>
      </w:r>
      <w:r w:rsidRPr="001F237C">
        <w:instrText xml:space="preserve"> ADDIN EN.CITE &lt;EndNote&gt;&lt;Cite&gt;&lt;Author&gt;Jalal Uddin&lt;/Author&gt;&lt;Year&gt;2017&lt;/Year&gt;&lt;RecNum&gt;1057&lt;/RecNum&gt;&lt;DisplayText&gt;&lt;style face="superscript"&gt;25&lt;/style&gt;&lt;/DisplayText&gt;&lt;record&gt;&lt;rec-number&gt;1057&lt;/rec-number&gt;&lt;foreign-keys&gt;&lt;key app="EN" db-id="9saf505ejz05dsew2f7v95stztdsxeaf25xs" timestamp="1606491026"&gt;1057&lt;/key&gt;&lt;/foreign-keys&gt;&lt;ref-type name="Journal Article"&gt;17&lt;/ref-type&gt;&lt;contributors&gt;&lt;authors&gt;&lt;author&gt;Jalal Uddin, M.&lt;/author&gt;&lt;author&gt;Khalid Hossain, M.&lt;/author&gt;&lt;author&gt;Hossain, Mohammad I.&lt;/author&gt;&lt;author&gt;Qarony, Wayesh&lt;/author&gt;&lt;author&gt;Tayyaba, S.&lt;/author&gt;&lt;author&gt;Mia, M. N. H.&lt;/author&gt;&lt;author&gt;Pervez, M. F.&lt;/author&gt;&lt;author&gt;Hossen, S.&lt;/author&gt;&lt;/authors&gt;&lt;/contributors&gt;&lt;titles&gt;&lt;title&gt;Modeling of self-assembled monolayers (SAMs) of Octadecanethiol and Hexadecanethiol on gold (Au) and silver (Ag)&lt;/title&gt;&lt;secondary-title&gt;Results in Physics&lt;/secondary-title&gt;&lt;/titles&gt;&lt;periodical&gt;&lt;full-title&gt;Results in Physics&lt;/full-title&gt;&lt;abbr-1&gt;Results Phys.&lt;/abbr-1&gt;&lt;abbr-2&gt;Results Phys&lt;/abbr-2&gt;&lt;/periodical&gt;&lt;pages&gt;2289-2295&lt;/pages&gt;&lt;volume&gt;7&lt;/volume&gt;&lt;keywords&gt;&lt;keyword&gt;Self-assembled monolayers (SAMs)&lt;/keyword&gt;&lt;keyword&gt;Octadecanethiol (ODT)&lt;/keyword&gt;&lt;keyword&gt;Hexadecanethiol (HDT&lt;/keyword&gt;&lt;keyword&gt;Impedance&lt;/keyword&gt;&lt;keyword&gt;Capacitance of the SAM (C)&lt;/keyword&gt;&lt;keyword&gt;Resistance of the SAM (R)&lt;/keyword&gt;&lt;/keywords&gt;&lt;dates&gt;&lt;year&gt;2017&lt;/year&gt;&lt;pub-dates&gt;&lt;date&gt;2017/01/01/&lt;/date&gt;&lt;/pub-dates&gt;&lt;/dates&gt;&lt;isbn&gt;2211-3797&lt;/isbn&gt;&lt;urls&gt;&lt;related-urls&gt;&lt;url&gt;http://www.sciencedirect.com/science/article/pii/S2211379717304096&lt;/url&gt;&lt;/related-urls&gt;&lt;/urls&gt;&lt;electronic-resource-num&gt;https://doi.org/10.1016/j.rinp.2017.06.055&lt;/electronic-resource-num&gt;&lt;/record&gt;&lt;/Cite&gt;&lt;/EndNote&gt;</w:instrText>
      </w:r>
      <w:r w:rsidRPr="001F237C">
        <w:fldChar w:fldCharType="separate"/>
      </w:r>
      <w:r w:rsidRPr="001F237C">
        <w:rPr>
          <w:vertAlign w:val="superscript"/>
        </w:rPr>
        <w:t>25</w:t>
      </w:r>
      <w:r w:rsidRPr="001F237C">
        <w:fldChar w:fldCharType="end"/>
      </w:r>
      <w:r w:rsidRPr="001F237C">
        <w:t xml:space="preserve"> Briefly, samples were immersed in glacial acetic acid (99%, Sigma-Aldrich) for 3 minutes to remove any surface oxides, then rinsed with degassed ethyl acetate (99.5%, Sigma-Aldrich) before being immersed in degassed 5 mM 1-octadecandethiol (98%, Sigma-Aldrich) in ethanol (99.5% Sigma-Aldrich) for 1 hour. The electrode was then immersed in stirred, degassed ethyl acetate warmed to 60°C for 5 minutes in order to remove any non-adsorbed 1-octadecanethiol, before being dried under nitrogen gas. The result is a single monolayer of 1-octadecanethiol adsorbed onto the Cu catalyst layer (</w:t>
      </w:r>
      <w:r w:rsidR="00EB2025">
        <w:t>Figure 1</w:t>
      </w:r>
      <w:r w:rsidRPr="001F237C">
        <w:t xml:space="preserve">). GDEs studied without the 1-octadecanethiol layer were still immersed in glacial acetic acid and washed with degassed ethyl acetate in the same way, so that any surface modifications or catalyst dissolution caused by the acid treatment are taken into account. </w:t>
      </w:r>
    </w:p>
    <w:p w14:paraId="49B6BA70" w14:textId="71663919" w:rsidR="00075507" w:rsidRPr="00B9392D" w:rsidRDefault="00075507" w:rsidP="00075507">
      <w:pPr>
        <w:pStyle w:val="RSCB02ArticleText"/>
        <w:rPr>
          <w:rStyle w:val="06CHeading"/>
          <w:rFonts w:asciiTheme="minorHAnsi" w:hAnsiTheme="minorHAnsi"/>
          <w:b w:val="0"/>
          <w:smallCaps w:val="0"/>
        </w:rPr>
      </w:pPr>
    </w:p>
    <w:p w14:paraId="12F89117" w14:textId="5FB32A8F" w:rsidR="001F237C" w:rsidRPr="001F237C" w:rsidRDefault="001F237C" w:rsidP="001F237C">
      <w:pPr>
        <w:pStyle w:val="RSCB06BHeadingSub-Section"/>
      </w:pPr>
      <w:r>
        <w:t>Electrochemical CO</w:t>
      </w:r>
      <w:r>
        <w:rPr>
          <w:vertAlign w:val="subscript"/>
        </w:rPr>
        <w:t>2</w:t>
      </w:r>
      <w:r>
        <w:t xml:space="preserve"> reduction and product detection</w:t>
      </w:r>
    </w:p>
    <w:p w14:paraId="0EC49934" w14:textId="3649C633" w:rsidR="001F237C" w:rsidRDefault="001F237C" w:rsidP="001F237C">
      <w:pPr>
        <w:pStyle w:val="RSCB02ArticleText"/>
      </w:pPr>
      <w:r w:rsidRPr="001F237C">
        <w:t>The copper GDE was loaded into a custom-built glass electrochemical cell, which was fabricated in house (</w:t>
      </w:r>
      <w:r w:rsidR="00EB2025">
        <w:t>Figure 2</w:t>
      </w:r>
      <w:r w:rsidRPr="001F237C">
        <w:t>). The cell aperture revealed a 1 cm</w:t>
      </w:r>
      <w:r w:rsidRPr="001F237C">
        <w:rPr>
          <w:vertAlign w:val="superscript"/>
        </w:rPr>
        <w:t>2</w:t>
      </w:r>
      <w:r w:rsidRPr="001F237C">
        <w:t xml:space="preserve"> area of the GDE to the electrolyte. A PTFE gasket was placed in between the GDE and the glass flange to prevent leaks. A stainless steel, spiral flow </w:t>
      </w:r>
      <w:r w:rsidR="00E515FC">
        <w:rPr>
          <w:noProof/>
          <w:w w:val="100"/>
          <w:lang w:eastAsia="en-GB"/>
        </w:rPr>
        <w:lastRenderedPageBreak/>
        <mc:AlternateContent>
          <mc:Choice Requires="wpg">
            <w:drawing>
              <wp:anchor distT="0" distB="0" distL="114300" distR="114300" simplePos="0" relativeHeight="251665408" behindDoc="0" locked="0" layoutInCell="1" allowOverlap="1" wp14:anchorId="6E82664E" wp14:editId="21161316">
                <wp:simplePos x="0" y="0"/>
                <wp:positionH relativeFrom="column">
                  <wp:posOffset>-50165</wp:posOffset>
                </wp:positionH>
                <wp:positionV relativeFrom="page">
                  <wp:posOffset>847725</wp:posOffset>
                </wp:positionV>
                <wp:extent cx="3142615" cy="2649220"/>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3142615" cy="2649220"/>
                          <a:chOff x="81871" y="1"/>
                          <a:chExt cx="3143250" cy="2651044"/>
                        </a:xfrm>
                      </wpg:grpSpPr>
                      <wps:wsp>
                        <wps:cNvPr id="11" name="Text Box 2"/>
                        <wps:cNvSpPr txBox="1">
                          <a:spLocks noChangeArrowheads="1"/>
                        </wps:cNvSpPr>
                        <wps:spPr bwMode="auto">
                          <a:xfrm>
                            <a:off x="81871" y="1448793"/>
                            <a:ext cx="3143250" cy="1202252"/>
                          </a:xfrm>
                          <a:prstGeom prst="rect">
                            <a:avLst/>
                          </a:prstGeom>
                          <a:noFill/>
                          <a:ln w="9525">
                            <a:noFill/>
                            <a:miter lim="800000"/>
                            <a:headEnd/>
                            <a:tailEnd/>
                          </a:ln>
                        </wps:spPr>
                        <wps:txbx>
                          <w:txbxContent>
                            <w:p w14:paraId="0CEA1C05" w14:textId="18512848" w:rsidR="00E515FC" w:rsidRPr="00E515FC" w:rsidRDefault="00E515FC" w:rsidP="00E515FC">
                              <w:pPr>
                                <w:pStyle w:val="RSCI05CaptiontoFigureSchemeChartwithbottombar"/>
                                <w:rPr>
                                  <w:w w:val="108"/>
                                </w:rPr>
                              </w:pPr>
                              <w:bookmarkStart w:id="2" w:name="_Ref57386351"/>
                              <w:r w:rsidRPr="00E515FC">
                                <w:rPr>
                                  <w:b/>
                                  <w:w w:val="108"/>
                                </w:rPr>
                                <w:t xml:space="preserve">Figure </w:t>
                              </w:r>
                              <w:r w:rsidRPr="00E515FC">
                                <w:rPr>
                                  <w:b/>
                                  <w:w w:val="108"/>
                                </w:rPr>
                                <w:fldChar w:fldCharType="begin"/>
                              </w:r>
                              <w:r w:rsidRPr="00E515FC">
                                <w:rPr>
                                  <w:b/>
                                  <w:w w:val="108"/>
                                </w:rPr>
                                <w:instrText xml:space="preserve"> SEQ Figure \* ARABIC </w:instrText>
                              </w:r>
                              <w:r w:rsidRPr="00E515FC">
                                <w:rPr>
                                  <w:b/>
                                  <w:w w:val="108"/>
                                </w:rPr>
                                <w:fldChar w:fldCharType="separate"/>
                              </w:r>
                              <w:r w:rsidR="00200B69">
                                <w:rPr>
                                  <w:b/>
                                  <w:noProof/>
                                  <w:w w:val="108"/>
                                </w:rPr>
                                <w:t>2</w:t>
                              </w:r>
                              <w:r w:rsidRPr="00E515FC">
                                <w:rPr>
                                  <w:b/>
                                  <w:w w:val="108"/>
                                </w:rPr>
                                <w:fldChar w:fldCharType="end"/>
                              </w:r>
                              <w:bookmarkEnd w:id="2"/>
                              <w:r w:rsidRPr="00E515FC">
                                <w:rPr>
                                  <w:b/>
                                  <w:w w:val="108"/>
                                </w:rPr>
                                <w:t xml:space="preserve">. </w:t>
                              </w:r>
                              <w:r w:rsidRPr="00E515FC">
                                <w:rPr>
                                  <w:w w:val="108"/>
                                </w:rPr>
                                <w:t xml:space="preserve">Schematic diagram for the gas diffusion electrode cell used in this work. The glass </w:t>
                              </w:r>
                              <w:proofErr w:type="spellStart"/>
                              <w:r w:rsidRPr="00E515FC">
                                <w:rPr>
                                  <w:w w:val="108"/>
                                </w:rPr>
                                <w:t>Luggin</w:t>
                              </w:r>
                              <w:proofErr w:type="spellEnd"/>
                              <w:r w:rsidRPr="00E515FC">
                                <w:rPr>
                                  <w:w w:val="108"/>
                                </w:rPr>
                                <w:t xml:space="preserve"> capillary effectively minimises the distance between the copper working electrode (WE) and Ag/AgCl reference electrode (RE). The Pt gauze counter electrode (CE) is separated via an anion exchange membrane. PTFE gaskets are used between all joining parts to help prevent leakage of the electrolyte. The stainless steel flow field features a tight spiral design with a 1.5 mm depth to maximise the interaction of the CO</w:t>
                              </w:r>
                              <w:r w:rsidRPr="00E515FC">
                                <w:rPr>
                                  <w:w w:val="108"/>
                                  <w:vertAlign w:val="subscript"/>
                                </w:rPr>
                                <w:t>2</w:t>
                              </w:r>
                              <w:r w:rsidRPr="00E515FC">
                                <w:rPr>
                                  <w:w w:val="108"/>
                                </w:rPr>
                                <w:t xml:space="preserve"> with the copper catalyst.</w:t>
                              </w:r>
                            </w:p>
                            <w:p w14:paraId="05B48D2D" w14:textId="77777777" w:rsidR="00E515FC" w:rsidRDefault="00E515FC" w:rsidP="001F237C"/>
                          </w:txbxContent>
                        </wps:txbx>
                        <wps:bodyPr rot="0" vert="horz" wrap="square" lIns="91440" tIns="45720" rIns="91440" bIns="45720" anchor="t" anchorCtr="0">
                          <a:noAutofit/>
                        </wps:bodyPr>
                      </wps:wsp>
                      <pic:pic xmlns:pic="http://schemas.openxmlformats.org/drawingml/2006/picture">
                        <pic:nvPicPr>
                          <pic:cNvPr id="10" name="Picture 1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47665" y="1"/>
                            <a:ext cx="3020349" cy="13863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E82664E" id="Group 12" o:spid="_x0000_s1030" style="position:absolute;left:0;text-align:left;margin-left:-3.95pt;margin-top:66.75pt;width:247.45pt;height:208.6pt;z-index:251665408;mso-position-vertical-relative:page;mso-width-relative:margin;mso-height-relative:margin" coordorigin="818" coordsize="31432,2651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">
                <v:shape id="_x0000_s1031" type="#_x0000_t202" style="position:absolute;left:818;top:14487;width:31433;height:12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0CEA1C05" w14:textId="18512848" w:rsidR="00E515FC" w:rsidRPr="00E515FC" w:rsidRDefault="00E515FC" w:rsidP="00E515FC">
                        <w:pPr>
                          <w:pStyle w:val="RSCI05CaptiontoFigureSchemeChartwithbottombar"/>
                          <w:rPr>
                            <w:w w:val="108"/>
                          </w:rPr>
                        </w:pPr>
                        <w:bookmarkStart w:id="3" w:name="_Ref57386351"/>
                        <w:r w:rsidRPr="00E515FC">
                          <w:rPr>
                            <w:b/>
                            <w:w w:val="108"/>
                          </w:rPr>
                          <w:t xml:space="preserve">Figure </w:t>
                        </w:r>
                        <w:r w:rsidRPr="00E515FC">
                          <w:rPr>
                            <w:b/>
                            <w:w w:val="108"/>
                          </w:rPr>
                          <w:fldChar w:fldCharType="begin"/>
                        </w:r>
                        <w:r w:rsidRPr="00E515FC">
                          <w:rPr>
                            <w:b/>
                            <w:w w:val="108"/>
                          </w:rPr>
                          <w:instrText xml:space="preserve"> SEQ Figure \* ARABIC </w:instrText>
                        </w:r>
                        <w:r w:rsidRPr="00E515FC">
                          <w:rPr>
                            <w:b/>
                            <w:w w:val="108"/>
                          </w:rPr>
                          <w:fldChar w:fldCharType="separate"/>
                        </w:r>
                        <w:r w:rsidR="00200B69">
                          <w:rPr>
                            <w:b/>
                            <w:noProof/>
                            <w:w w:val="108"/>
                          </w:rPr>
                          <w:t>2</w:t>
                        </w:r>
                        <w:r w:rsidRPr="00E515FC">
                          <w:rPr>
                            <w:b/>
                            <w:w w:val="108"/>
                          </w:rPr>
                          <w:fldChar w:fldCharType="end"/>
                        </w:r>
                        <w:bookmarkEnd w:id="3"/>
                        <w:r w:rsidRPr="00E515FC">
                          <w:rPr>
                            <w:b/>
                            <w:w w:val="108"/>
                          </w:rPr>
                          <w:t xml:space="preserve">. </w:t>
                        </w:r>
                        <w:r w:rsidRPr="00E515FC">
                          <w:rPr>
                            <w:w w:val="108"/>
                          </w:rPr>
                          <w:t xml:space="preserve">Schematic diagram for the gas diffusion electrode cell used in this work. The glass </w:t>
                        </w:r>
                        <w:proofErr w:type="spellStart"/>
                        <w:r w:rsidRPr="00E515FC">
                          <w:rPr>
                            <w:w w:val="108"/>
                          </w:rPr>
                          <w:t>Luggin</w:t>
                        </w:r>
                        <w:proofErr w:type="spellEnd"/>
                        <w:r w:rsidRPr="00E515FC">
                          <w:rPr>
                            <w:w w:val="108"/>
                          </w:rPr>
                          <w:t xml:space="preserve"> capillary effectively minimises the distance between the copper working electrode (WE) and Ag/AgCl reference electrode (RE). The Pt gauze counter electrode (CE) is separated via an anion exchange membrane. PTFE gaskets are used between all joining parts to help prevent leakage of the electrolyte. The stainless steel flow field features a tight spiral design with a 1.5 mm depth to maximise the interaction of the CO</w:t>
                        </w:r>
                        <w:r w:rsidRPr="00E515FC">
                          <w:rPr>
                            <w:w w:val="108"/>
                            <w:vertAlign w:val="subscript"/>
                          </w:rPr>
                          <w:t>2</w:t>
                        </w:r>
                        <w:r w:rsidRPr="00E515FC">
                          <w:rPr>
                            <w:w w:val="108"/>
                          </w:rPr>
                          <w:t xml:space="preserve"> with the copper catalyst.</w:t>
                        </w:r>
                      </w:p>
                      <w:p w14:paraId="05B48D2D" w14:textId="77777777" w:rsidR="00E515FC" w:rsidRDefault="00E515FC" w:rsidP="001F237C"/>
                    </w:txbxContent>
                  </v:textbox>
                </v:shape>
                <v:shape id="Picture 10" o:spid="_x0000_s1032" type="#_x0000_t75" style="position:absolute;left:1476;width:30204;height:13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">
                  <v:imagedata r:id="rId17" o:title=""/>
                </v:shape>
                <w10:wrap type="topAndBottom" anchory="page"/>
              </v:group>
            </w:pict>
          </mc:Fallback>
        </mc:AlternateContent>
      </w:r>
      <w:r w:rsidRPr="001F237C">
        <w:t xml:space="preserve">field was clamped in place behind the GDE, which also acted as the current collector. The cell was filled with 1 M KOH (85%, Fisher) as the electrolyte. A Pt gauze counter electrode was loaded into a separate compartment, separated by a </w:t>
      </w:r>
      <w:proofErr w:type="spellStart"/>
      <w:r w:rsidRPr="001F237C">
        <w:t>Fumasep</w:t>
      </w:r>
      <w:proofErr w:type="spellEnd"/>
      <w:r w:rsidRPr="001F237C">
        <w:t xml:space="preserve"> FAA anion exchange membrane (</w:t>
      </w:r>
      <w:proofErr w:type="spellStart"/>
      <w:r w:rsidRPr="001F237C">
        <w:t>Fumatech</w:t>
      </w:r>
      <w:proofErr w:type="spellEnd"/>
      <w:r w:rsidRPr="001F237C">
        <w:t xml:space="preserve">). An Ag/AgCl reference electrode (IJ Cambria) was introduced via a </w:t>
      </w:r>
      <w:proofErr w:type="spellStart"/>
      <w:r w:rsidRPr="001F237C">
        <w:t>Luggin</w:t>
      </w:r>
      <w:proofErr w:type="spellEnd"/>
      <w:r w:rsidRPr="001F237C">
        <w:t xml:space="preserve"> capillary to minimise the cell resistance. CO</w:t>
      </w:r>
      <w:r w:rsidRPr="001F237C">
        <w:rPr>
          <w:vertAlign w:val="subscript"/>
        </w:rPr>
        <w:t>2</w:t>
      </w:r>
      <w:r w:rsidRPr="001F237C">
        <w:t xml:space="preserve"> (99.995%, BOC) was flowed through the flow field at 0.1 L min</w:t>
      </w:r>
      <w:r w:rsidRPr="001F237C">
        <w:rPr>
          <w:vertAlign w:val="superscript"/>
        </w:rPr>
        <w:t>-1</w:t>
      </w:r>
      <w:r w:rsidRPr="001F237C">
        <w:t>.</w:t>
      </w:r>
    </w:p>
    <w:p w14:paraId="493702FB" w14:textId="2B7A3E3C" w:rsidR="001F237C" w:rsidRDefault="001F237C" w:rsidP="001F237C">
      <w:pPr>
        <w:pStyle w:val="RSCB02ArticleText"/>
      </w:pPr>
    </w:p>
    <w:p w14:paraId="5446CD53" w14:textId="0148D96F" w:rsidR="001F237C" w:rsidRDefault="001F237C" w:rsidP="001F237C">
      <w:pPr>
        <w:pStyle w:val="RSCB02ArticleText"/>
      </w:pPr>
      <w:r w:rsidRPr="001F237C">
        <w:t xml:space="preserve">Electrochemical experiments were carried out using an </w:t>
      </w:r>
      <w:proofErr w:type="spellStart"/>
      <w:r w:rsidRPr="001F237C">
        <w:t>Autolab</w:t>
      </w:r>
      <w:proofErr w:type="spellEnd"/>
      <w:r w:rsidRPr="001F237C">
        <w:t xml:space="preserve"> potentiostat (</w:t>
      </w:r>
      <w:proofErr w:type="spellStart"/>
      <w:r w:rsidRPr="001F237C">
        <w:t>Metrohm</w:t>
      </w:r>
      <w:proofErr w:type="spellEnd"/>
      <w:r w:rsidRPr="001F237C">
        <w:t xml:space="preserve"> PGSTAT204) with a 10 A current booster. Data were collected using Nova 2.1. Gas samples were collected at regular intervals in 1 L </w:t>
      </w:r>
      <w:proofErr w:type="spellStart"/>
      <w:r w:rsidRPr="001F237C">
        <w:t>Teldar</w:t>
      </w:r>
      <w:proofErr w:type="spellEnd"/>
      <w:r w:rsidRPr="001F237C">
        <w:t xml:space="preserve">® gas sampling bags for ex situ gas chromatography (GC) analysis. The GC (Shimadzu GC 2030) was equipped with a </w:t>
      </w:r>
      <w:proofErr w:type="spellStart"/>
      <w:r w:rsidRPr="001F237C">
        <w:t>Porapak</w:t>
      </w:r>
      <w:proofErr w:type="spellEnd"/>
      <w:r w:rsidRPr="001F237C">
        <w:t xml:space="preserve"> Q 80/100 column with thermal conductivity (CO) and flame ionisation (CH</w:t>
      </w:r>
      <w:r w:rsidRPr="001F237C">
        <w:rPr>
          <w:vertAlign w:val="subscript"/>
        </w:rPr>
        <w:t>4</w:t>
      </w:r>
      <w:r w:rsidRPr="001F237C">
        <w:t xml:space="preserve"> and C</w:t>
      </w:r>
      <w:r w:rsidRPr="001F237C">
        <w:rPr>
          <w:vertAlign w:val="subscript"/>
        </w:rPr>
        <w:t>2</w:t>
      </w:r>
      <w:r w:rsidRPr="001F237C">
        <w:t>H</w:t>
      </w:r>
      <w:r w:rsidRPr="001F237C">
        <w:rPr>
          <w:vertAlign w:val="subscript"/>
        </w:rPr>
        <w:t>4</w:t>
      </w:r>
      <w:r w:rsidRPr="001F237C">
        <w:t>) detectors. Faradaic efficiencies (%</w:t>
      </w:r>
      <w:r w:rsidRPr="001F237C">
        <w:rPr>
          <w:i/>
        </w:rPr>
        <w:t>FE</w:t>
      </w:r>
      <w:r w:rsidRPr="001F237C">
        <w:t>) were calculated for each product, defined as the percentage of the charge that was used to produce each given species. For gaseous products, %</w:t>
      </w:r>
      <w:r w:rsidRPr="001F237C">
        <w:rPr>
          <w:i/>
        </w:rPr>
        <w:t>FE</w:t>
      </w:r>
      <w:r w:rsidRPr="001F237C">
        <w:t xml:space="preserve"> is given by</w:t>
      </w:r>
    </w:p>
    <w:p w14:paraId="525A1F02" w14:textId="5E622586" w:rsidR="001F237C" w:rsidRPr="001F237C" w:rsidRDefault="001F237C" w:rsidP="001F237C">
      <w:pPr>
        <w:pStyle w:val="RSCB02ArticleText"/>
      </w:pPr>
    </w:p>
    <w:p w14:paraId="3B3FCAB6" w14:textId="4D2D1DB6" w:rsidR="001F237C" w:rsidRDefault="001F237C" w:rsidP="001F237C">
      <w:pPr>
        <w:pStyle w:val="RSCB02ArticleText"/>
        <w:spacing w:line="240" w:lineRule="auto"/>
      </w:pPr>
      <m:oMath>
        <m:r>
          <m:rPr>
            <m:sty m:val="p"/>
          </m:rPr>
          <w:rPr>
            <w:rFonts w:ascii="Cambria Math" w:hAnsi="Cambria Math"/>
          </w:rPr>
          <m:t>%</m:t>
        </m:r>
        <m:r>
          <w:rPr>
            <w:rFonts w:ascii="Cambria Math" w:hAnsi="Cambria Math"/>
          </w:rPr>
          <m:t>FE</m:t>
        </m:r>
        <m:r>
          <m:rPr>
            <m:sty m:val="p"/>
          </m:rPr>
          <w:rPr>
            <w:rFonts w:ascii="Cambria Math" w:hAnsi="Cambria Math"/>
          </w:rPr>
          <m:t>=</m:t>
        </m:r>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nFcV</m:t>
                </m:r>
              </m:num>
              <m:den>
                <m:r>
                  <w:rPr>
                    <w:rFonts w:ascii="Cambria Math" w:hAnsi="Cambria Math"/>
                  </w:rPr>
                  <m:t>Q</m:t>
                </m:r>
                <m:d>
                  <m:dPr>
                    <m:ctrlPr>
                      <w:rPr>
                        <w:rFonts w:ascii="Cambria Math" w:hAnsi="Cambria Math"/>
                        <w:i/>
                        <w:iCs/>
                      </w:rPr>
                    </m:ctrlPr>
                  </m:dPr>
                  <m:e>
                    <m:sSub>
                      <m:sSubPr>
                        <m:ctrlPr>
                          <w:rPr>
                            <w:rFonts w:ascii="Cambria Math" w:hAnsi="Cambria Math"/>
                            <w:i/>
                            <w:iCs/>
                          </w:rPr>
                        </m:ctrlPr>
                      </m:sSubPr>
                      <m:e>
                        <m:r>
                          <w:rPr>
                            <w:rFonts w:ascii="Cambria Math" w:hAnsi="Cambria Math"/>
                          </w:rPr>
                          <m:t>V</m:t>
                        </m:r>
                      </m:e>
                      <m:sub>
                        <m:r>
                          <m:rPr>
                            <m:sty m:val="p"/>
                          </m:rP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10</m:t>
                        </m:r>
                        <m:ctrlPr>
                          <w:rPr>
                            <w:rFonts w:ascii="Cambria Math" w:hAnsi="Cambria Math"/>
                            <w:i/>
                          </w:rPr>
                        </m:ctrlPr>
                      </m:e>
                      <m:sup>
                        <m:r>
                          <w:rPr>
                            <w:rFonts w:ascii="Cambria Math" w:hAnsi="Cambria Math"/>
                          </w:rPr>
                          <m:t>6</m:t>
                        </m:r>
                      </m:sup>
                    </m:sSup>
                  </m:e>
                </m:d>
              </m:den>
            </m:f>
          </m:e>
        </m:d>
        <m:r>
          <w:rPr>
            <w:rFonts w:ascii="Cambria Math" w:hAnsi="Cambria Math"/>
          </w:rPr>
          <m:t>×100%</m:t>
        </m:r>
      </m:oMath>
      <w:r w:rsidRPr="001F237C">
        <w:tab/>
      </w:r>
      <w:r w:rsidRPr="001F237C">
        <w:tab/>
      </w:r>
      <w:r w:rsidRPr="001F237C">
        <w:tab/>
      </w:r>
      <w:r w:rsidRPr="001F237C">
        <w:tab/>
      </w:r>
      <w:r w:rsidRPr="001F237C">
        <w:tab/>
      </w:r>
      <w:r w:rsidRPr="001F237C">
        <w:tab/>
      </w:r>
      <w:r w:rsidRPr="001F237C">
        <w:tab/>
      </w:r>
      <w:r w:rsidRPr="001F237C">
        <w:tab/>
        <w:t>(5)</w:t>
      </w:r>
    </w:p>
    <w:p w14:paraId="627DE36F" w14:textId="35CE74CD" w:rsidR="001F237C" w:rsidRPr="001F237C" w:rsidRDefault="001F237C" w:rsidP="001F237C">
      <w:pPr>
        <w:pStyle w:val="RSCB02ArticleText"/>
      </w:pPr>
    </w:p>
    <w:p w14:paraId="19506EA1" w14:textId="29BD9771" w:rsidR="001F237C" w:rsidRPr="001F237C" w:rsidRDefault="001F237C" w:rsidP="001F237C">
      <w:pPr>
        <w:pStyle w:val="RSCB02ArticleText"/>
      </w:pPr>
      <w:r w:rsidRPr="001F237C">
        <w:t xml:space="preserve">where </w:t>
      </w:r>
      <w:r w:rsidRPr="001F237C">
        <w:rPr>
          <w:i/>
        </w:rPr>
        <w:t>n</w:t>
      </w:r>
      <w:r w:rsidRPr="001F237C">
        <w:t xml:space="preserve"> is the number of electrons, </w:t>
      </w:r>
      <w:r w:rsidRPr="001F237C">
        <w:rPr>
          <w:i/>
        </w:rPr>
        <w:t>F</w:t>
      </w:r>
      <w:r w:rsidRPr="001F237C">
        <w:t xml:space="preserve"> is Faraday’s constant, </w:t>
      </w:r>
      <w:r w:rsidRPr="001F237C">
        <w:rPr>
          <w:i/>
        </w:rPr>
        <w:t>c</w:t>
      </w:r>
      <w:r w:rsidRPr="001F237C">
        <w:t xml:space="preserve"> is the concentration in ppm, </w:t>
      </w:r>
      <w:r w:rsidRPr="001F237C">
        <w:rPr>
          <w:i/>
        </w:rPr>
        <w:t>V</w:t>
      </w:r>
      <w:r w:rsidRPr="001F237C">
        <w:t xml:space="preserve"> is the volume of the analysed gas sample, </w:t>
      </w:r>
      <w:proofErr w:type="spellStart"/>
      <w:r w:rsidRPr="001F237C">
        <w:rPr>
          <w:i/>
        </w:rPr>
        <w:t>V</w:t>
      </w:r>
      <w:r w:rsidRPr="001F237C">
        <w:rPr>
          <w:vertAlign w:val="subscript"/>
        </w:rPr>
        <w:t>m</w:t>
      </w:r>
      <w:proofErr w:type="spellEnd"/>
      <w:r w:rsidRPr="001F237C">
        <w:t xml:space="preserve"> is the molar volume of the gas, and </w:t>
      </w:r>
      <w:r w:rsidRPr="001F237C">
        <w:rPr>
          <w:i/>
        </w:rPr>
        <w:t>Q</w:t>
      </w:r>
      <w:r w:rsidRPr="001F237C">
        <w:t xml:space="preserve"> is the charge passed while the gas sample was collected. </w:t>
      </w:r>
    </w:p>
    <w:p w14:paraId="6BDD9295" w14:textId="1A5B7E89" w:rsidR="001F237C" w:rsidRDefault="00E515FC" w:rsidP="00E515FC">
      <w:pPr>
        <w:pStyle w:val="RSCB04AHeadingSection"/>
      </w:pPr>
      <w:r>
        <w:t>Results</w:t>
      </w:r>
    </w:p>
    <w:p w14:paraId="168D40DF" w14:textId="53723A65" w:rsidR="00E515FC" w:rsidRDefault="00E515FC" w:rsidP="00E515FC">
      <w:pPr>
        <w:pStyle w:val="RSCB02ArticleText"/>
      </w:pPr>
      <w:r w:rsidRPr="00E515FC">
        <w:t>The impact of the 1-octadecanethiol on the CO</w:t>
      </w:r>
      <w:r w:rsidRPr="00E515FC">
        <w:rPr>
          <w:vertAlign w:val="subscript"/>
        </w:rPr>
        <w:t>2</w:t>
      </w:r>
      <w:r w:rsidRPr="00E515FC">
        <w:t>RR at Cu GDEs was investigated via linear sweep voltammetry (LSV) in 1 M KOH. Here, the GDEs were biased 300 mV negative of OCP, and then swept negatively at 1 mV min</w:t>
      </w:r>
      <w:r w:rsidRPr="00E515FC">
        <w:rPr>
          <w:vertAlign w:val="superscript"/>
        </w:rPr>
        <w:t>-1</w:t>
      </w:r>
      <w:r w:rsidRPr="00E515FC">
        <w:t xml:space="preserve"> until a 200 mA cm</w:t>
      </w:r>
      <w:r w:rsidRPr="00E515FC">
        <w:rPr>
          <w:vertAlign w:val="superscript"/>
        </w:rPr>
        <w:t>-2</w:t>
      </w:r>
      <w:r w:rsidRPr="00E515FC">
        <w:t xml:space="preserve"> cut-off was reached. KOH is used as the high pH and strongly adsorbing OH</w:t>
      </w:r>
      <w:r w:rsidRPr="00E515FC">
        <w:rPr>
          <w:vertAlign w:val="superscript"/>
        </w:rPr>
        <w:t>–</w:t>
      </w:r>
      <w:r w:rsidRPr="00E515FC">
        <w:t xml:space="preserve"> ions can hinder hydrogen production via water electrolysis. The presence of the 1-octadecanethiol layer can be seen to shift the reduction wave to more negative potentials (</w:t>
      </w:r>
      <w:r w:rsidR="00926446">
        <w:t>Figure 3</w:t>
      </w:r>
      <w:r w:rsidRPr="00E515FC">
        <w:t>A), implying an increased overpotential required to drive the CO</w:t>
      </w:r>
      <w:r w:rsidRPr="00E515FC">
        <w:rPr>
          <w:vertAlign w:val="subscript"/>
        </w:rPr>
        <w:t>2</w:t>
      </w:r>
      <w:r w:rsidRPr="00E515FC">
        <w:t xml:space="preserve">RR </w:t>
      </w:r>
      <w:r w:rsidRPr="00E515FC">
        <w:t>at the thiol-coated electrodes. From this LSV, it not clear as to whether this shift is due to an impact on the CO</w:t>
      </w:r>
      <w:r w:rsidRPr="00E515FC">
        <w:rPr>
          <w:vertAlign w:val="subscript"/>
        </w:rPr>
        <w:t>2</w:t>
      </w:r>
      <w:r w:rsidRPr="00E515FC">
        <w:t>RR kinetics, or the removal of the water reduction current revealing a LSV solely from the CO</w:t>
      </w:r>
      <w:r w:rsidRPr="00E515FC">
        <w:rPr>
          <w:vertAlign w:val="subscript"/>
        </w:rPr>
        <w:t>2</w:t>
      </w:r>
      <w:r w:rsidRPr="00E515FC">
        <w:t xml:space="preserve">RR at more negative potentials. </w:t>
      </w:r>
    </w:p>
    <w:p w14:paraId="7E895E72" w14:textId="027FAA70" w:rsidR="00E515FC" w:rsidRDefault="00E515FC" w:rsidP="00E515FC">
      <w:pPr>
        <w:pStyle w:val="RSCB02ArticleText"/>
      </w:pPr>
    </w:p>
    <w:p w14:paraId="3287F204" w14:textId="476E7AE1" w:rsidR="00E515FC" w:rsidRDefault="00E515FC" w:rsidP="00E515FC">
      <w:pPr>
        <w:pStyle w:val="RSCB02ArticleText"/>
      </w:pPr>
      <w:r w:rsidRPr="00E515FC">
        <w:t>In order to determine the origin of this potential shift, it is necessary to discuss the impact of the 1-octadecanethiol layer on the rate of CO</w:t>
      </w:r>
      <w:r w:rsidRPr="00E515FC">
        <w:rPr>
          <w:vertAlign w:val="subscript"/>
        </w:rPr>
        <w:t>2</w:t>
      </w:r>
      <w:r w:rsidRPr="00E515FC">
        <w:t>RR specifically to C</w:t>
      </w:r>
      <w:r w:rsidRPr="00E515FC">
        <w:rPr>
          <w:vertAlign w:val="subscript"/>
        </w:rPr>
        <w:t>2</w:t>
      </w:r>
      <w:r w:rsidRPr="00E515FC">
        <w:t>H</w:t>
      </w:r>
      <w:r w:rsidRPr="00E515FC">
        <w:rPr>
          <w:vertAlign w:val="subscript"/>
        </w:rPr>
        <w:t>4</w:t>
      </w:r>
      <w:r w:rsidRPr="00E515FC">
        <w:t>, whereas Figure 3A shows the cumulative current response for all reduction processes, including CO</w:t>
      </w:r>
      <w:r w:rsidRPr="00E515FC">
        <w:rPr>
          <w:vertAlign w:val="subscript"/>
        </w:rPr>
        <w:t>2</w:t>
      </w:r>
      <w:r w:rsidRPr="00E515FC">
        <w:t xml:space="preserve"> to all possible reduction products and a sizeable contribution from water reduction to H</w:t>
      </w:r>
      <w:r w:rsidRPr="00E515FC">
        <w:rPr>
          <w:vertAlign w:val="subscript"/>
        </w:rPr>
        <w:t>2</w:t>
      </w:r>
      <w:r w:rsidRPr="00E515FC">
        <w:t>. To this end, gas samples were taken at regular intervals along the LSV. These were analysed via GC ex situ and the %</w:t>
      </w:r>
      <w:r w:rsidRPr="00E515FC">
        <w:rPr>
          <w:i/>
        </w:rPr>
        <w:t>FE</w:t>
      </w:r>
      <w:r w:rsidRPr="00E515FC">
        <w:t xml:space="preserve"> was calculated according to Equation 5. From this, the current density passed specifically due to the reduction of CO</w:t>
      </w:r>
      <w:r w:rsidRPr="00E515FC">
        <w:rPr>
          <w:vertAlign w:val="subscript"/>
        </w:rPr>
        <w:t>2</w:t>
      </w:r>
      <w:r w:rsidRPr="00E515FC">
        <w:t xml:space="preserve"> to C</w:t>
      </w:r>
      <w:r w:rsidRPr="00E515FC">
        <w:rPr>
          <w:vertAlign w:val="subscript"/>
        </w:rPr>
        <w:t>2</w:t>
      </w:r>
      <w:r w:rsidRPr="00E515FC">
        <w:t>H</w:t>
      </w:r>
      <w:r w:rsidRPr="00E515FC">
        <w:rPr>
          <w:vertAlign w:val="subscript"/>
        </w:rPr>
        <w:t>4</w:t>
      </w:r>
      <w:r w:rsidRPr="00E515FC">
        <w:t xml:space="preserve"> (</w:t>
      </w:r>
      <w:r w:rsidRPr="00E515FC">
        <w:rPr>
          <w:i/>
        </w:rPr>
        <w:t>j</w:t>
      </w:r>
      <w:r w:rsidRPr="00E515FC">
        <w:rPr>
          <w:vertAlign w:val="subscript"/>
        </w:rPr>
        <w:t>C</w:t>
      </w:r>
      <w:r w:rsidRPr="00F3088D">
        <w:rPr>
          <w:position w:val="-2"/>
          <w:vertAlign w:val="subscript"/>
        </w:rPr>
        <w:t>2</w:t>
      </w:r>
      <w:r w:rsidRPr="00E515FC">
        <w:rPr>
          <w:vertAlign w:val="subscript"/>
        </w:rPr>
        <w:t>H</w:t>
      </w:r>
      <w:r w:rsidRPr="00F3088D">
        <w:rPr>
          <w:position w:val="-2"/>
          <w:vertAlign w:val="subscript"/>
        </w:rPr>
        <w:t>4</w:t>
      </w:r>
      <w:r w:rsidRPr="00E515FC">
        <w:t>) can be calculated as a fraction of the total current passed (</w:t>
      </w:r>
      <w:proofErr w:type="spellStart"/>
      <w:r w:rsidRPr="00E515FC">
        <w:rPr>
          <w:i/>
        </w:rPr>
        <w:t>j</w:t>
      </w:r>
      <w:r w:rsidRPr="00E515FC">
        <w:rPr>
          <w:vertAlign w:val="subscript"/>
        </w:rPr>
        <w:t>total</w:t>
      </w:r>
      <w:proofErr w:type="spellEnd"/>
      <w:r w:rsidRPr="00E515FC">
        <w:t>)</w:t>
      </w:r>
    </w:p>
    <w:p w14:paraId="746CDFAE" w14:textId="77777777" w:rsidR="00E515FC" w:rsidRPr="00E515FC" w:rsidRDefault="00E515FC" w:rsidP="00E515FC">
      <w:pPr>
        <w:pStyle w:val="RSCB02ArticleText"/>
      </w:pPr>
    </w:p>
    <w:p w14:paraId="245C4804" w14:textId="73A514C0" w:rsidR="00E515FC" w:rsidRDefault="00233425" w:rsidP="00E515FC">
      <w:pPr>
        <w:pStyle w:val="RSCB02ArticleText"/>
        <w:spacing w:line="240" w:lineRule="auto"/>
      </w:pPr>
      <m:oMath>
        <m:sSub>
          <m:sSubPr>
            <m:ctrlPr>
              <w:rPr>
                <w:rFonts w:ascii="Cambria Math" w:hAnsi="Cambria Math"/>
                <w:i/>
              </w:rPr>
            </m:ctrlPr>
          </m:sSubPr>
          <m:e>
            <m:r>
              <w:rPr>
                <w:rFonts w:ascii="Cambria Math" w:hAnsi="Cambria Math"/>
              </w:rPr>
              <m:t>j</m:t>
            </m:r>
          </m:e>
          <m:sub>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m:rPr>
                    <m:sty m:val="p"/>
                  </m:rPr>
                  <w:rPr>
                    <w:rFonts w:ascii="Cambria Math" w:hAnsi="Cambria Math"/>
                  </w:rPr>
                  <m:t>total</m:t>
                </m:r>
              </m:sub>
            </m:sSub>
            <m:r>
              <w:rPr>
                <w:rFonts w:ascii="Cambria Math" w:hAnsi="Cambria Math"/>
              </w:rPr>
              <m:t>×%FE</m:t>
            </m:r>
          </m:num>
          <m:den>
            <m:r>
              <w:rPr>
                <w:rFonts w:ascii="Cambria Math" w:hAnsi="Cambria Math"/>
              </w:rPr>
              <m:t>100%</m:t>
            </m:r>
          </m:den>
        </m:f>
      </m:oMath>
      <w:r w:rsidR="00E515FC" w:rsidRPr="00E515FC">
        <w:tab/>
      </w:r>
      <w:r w:rsidR="00E515FC" w:rsidRPr="00E515FC">
        <w:tab/>
      </w:r>
      <w:r w:rsidR="00E515FC" w:rsidRPr="00E515FC">
        <w:tab/>
      </w:r>
      <w:r w:rsidR="00E515FC" w:rsidRPr="00E515FC">
        <w:tab/>
      </w:r>
      <w:r w:rsidR="00E515FC" w:rsidRPr="00E515FC">
        <w:tab/>
      </w:r>
      <w:r w:rsidR="00E515FC" w:rsidRPr="00E515FC">
        <w:tab/>
      </w:r>
      <w:r w:rsidR="00E515FC" w:rsidRPr="00E515FC">
        <w:tab/>
      </w:r>
      <w:r w:rsidR="00E515FC">
        <w:tab/>
      </w:r>
      <w:r w:rsidR="00E515FC">
        <w:tab/>
      </w:r>
      <w:r w:rsidR="00E515FC" w:rsidRPr="00E515FC">
        <w:tab/>
      </w:r>
      <w:r w:rsidR="00E515FC" w:rsidRPr="00E515FC">
        <w:tab/>
        <w:t>(6)</w:t>
      </w:r>
    </w:p>
    <w:p w14:paraId="0EB57D48" w14:textId="77777777" w:rsidR="00E515FC" w:rsidRPr="00E515FC" w:rsidRDefault="00E515FC" w:rsidP="00E515FC">
      <w:pPr>
        <w:pStyle w:val="RSCB02ArticleText"/>
      </w:pPr>
    </w:p>
    <w:p w14:paraId="03437CA7" w14:textId="756762BD" w:rsidR="00E515FC" w:rsidRDefault="00E515FC" w:rsidP="00E515FC">
      <w:pPr>
        <w:pStyle w:val="RSCB02ArticleText"/>
      </w:pPr>
      <w:r w:rsidRPr="00E515FC">
        <w:t xml:space="preserve">The recorded </w:t>
      </w:r>
      <w:proofErr w:type="spellStart"/>
      <w:r w:rsidR="004C33A3" w:rsidRPr="00E515FC">
        <w:rPr>
          <w:i/>
        </w:rPr>
        <w:t>j</w:t>
      </w:r>
      <w:r w:rsidR="004C33A3" w:rsidRPr="00E515FC">
        <w:rPr>
          <w:vertAlign w:val="subscript"/>
        </w:rPr>
        <w:t>C</w:t>
      </w:r>
      <w:proofErr w:type="spellEnd"/>
      <w:r w:rsidR="004C33A3" w:rsidRPr="004C33A3">
        <w:rPr>
          <w:position w:val="-4"/>
          <w:vertAlign w:val="subscript"/>
        </w:rPr>
        <w:t>2</w:t>
      </w:r>
      <w:r w:rsidR="004C33A3" w:rsidRPr="00E515FC">
        <w:rPr>
          <w:vertAlign w:val="subscript"/>
        </w:rPr>
        <w:t>H</w:t>
      </w:r>
      <w:r w:rsidR="004C33A3" w:rsidRPr="004C33A3">
        <w:rPr>
          <w:position w:val="-4"/>
          <w:vertAlign w:val="subscript"/>
        </w:rPr>
        <w:t>4</w:t>
      </w:r>
      <w:r w:rsidRPr="00E515FC">
        <w:t xml:space="preserve"> (</w:t>
      </w:r>
      <w:r w:rsidR="00DB59FC">
        <w:t>Figure 3B</w:t>
      </w:r>
      <w:r w:rsidRPr="00E515FC">
        <w:t xml:space="preserve">) shows the same trend as for </w:t>
      </w:r>
      <w:proofErr w:type="spellStart"/>
      <w:r w:rsidRPr="00E515FC">
        <w:rPr>
          <w:i/>
        </w:rPr>
        <w:t>j</w:t>
      </w:r>
      <w:r w:rsidRPr="00E515FC">
        <w:rPr>
          <w:vertAlign w:val="subscript"/>
        </w:rPr>
        <w:t>total</w:t>
      </w:r>
      <w:proofErr w:type="spellEnd"/>
      <w:r w:rsidRPr="00E515FC">
        <w:t>, where the 1-octadecanethiol layer shifts the CO</w:t>
      </w:r>
      <w:r w:rsidRPr="00E515FC">
        <w:rPr>
          <w:vertAlign w:val="subscript"/>
        </w:rPr>
        <w:t>2</w:t>
      </w:r>
      <w:r w:rsidRPr="00E515FC">
        <w:t>RR to more negative potentials, as was seen in Figure 3A. This is important, as this means that he potential shift is due to change in the process of CO</w:t>
      </w:r>
      <w:r w:rsidRPr="00E515FC">
        <w:rPr>
          <w:vertAlign w:val="subscript"/>
        </w:rPr>
        <w:t>2</w:t>
      </w:r>
      <w:r w:rsidRPr="00E515FC">
        <w:t xml:space="preserve"> reduction to C</w:t>
      </w:r>
      <w:r w:rsidRPr="00E515FC">
        <w:rPr>
          <w:vertAlign w:val="subscript"/>
        </w:rPr>
        <w:t>2</w:t>
      </w:r>
      <w:r w:rsidRPr="00E515FC">
        <w:t>H</w:t>
      </w:r>
      <w:r w:rsidRPr="00E515FC">
        <w:rPr>
          <w:vertAlign w:val="subscript"/>
        </w:rPr>
        <w:t>4</w:t>
      </w:r>
      <w:r w:rsidRPr="00E515FC">
        <w:t>, and cannot be dismissed as a decrease in the degree of water reduction due to the hydrophobicity of the 1-octadecanethiol layer.</w:t>
      </w:r>
    </w:p>
    <w:p w14:paraId="430EFB72" w14:textId="77777777" w:rsidR="00E515FC" w:rsidRPr="00E515FC" w:rsidRDefault="00E515FC" w:rsidP="00E515FC">
      <w:pPr>
        <w:pStyle w:val="RSCB02ArticleText"/>
      </w:pPr>
    </w:p>
    <w:p w14:paraId="4F11B2D0" w14:textId="76B93B7B" w:rsidR="00E515FC" w:rsidRDefault="00E515FC" w:rsidP="00E515FC">
      <w:pPr>
        <w:pStyle w:val="RSCB02ArticleText"/>
      </w:pPr>
      <w:r w:rsidRPr="00E515FC">
        <w:t xml:space="preserve">The recorded </w:t>
      </w:r>
      <w:proofErr w:type="spellStart"/>
      <w:r w:rsidR="004C33A3" w:rsidRPr="00E515FC">
        <w:rPr>
          <w:i/>
        </w:rPr>
        <w:t>j</w:t>
      </w:r>
      <w:r w:rsidR="004660A1" w:rsidRPr="00E515FC">
        <w:rPr>
          <w:vertAlign w:val="subscript"/>
        </w:rPr>
        <w:t>C</w:t>
      </w:r>
      <w:proofErr w:type="spellEnd"/>
      <w:r w:rsidR="004660A1" w:rsidRPr="00F3088D">
        <w:rPr>
          <w:position w:val="-2"/>
          <w:vertAlign w:val="subscript"/>
        </w:rPr>
        <w:t>2</w:t>
      </w:r>
      <w:r w:rsidR="004660A1" w:rsidRPr="00E515FC">
        <w:rPr>
          <w:vertAlign w:val="subscript"/>
        </w:rPr>
        <w:t>H</w:t>
      </w:r>
      <w:r w:rsidR="004660A1" w:rsidRPr="00F3088D">
        <w:rPr>
          <w:position w:val="-2"/>
          <w:vertAlign w:val="subscript"/>
        </w:rPr>
        <w:t>4</w:t>
      </w:r>
      <w:r w:rsidRPr="00E515FC">
        <w:t xml:space="preserve"> appears to plateau for both electrodes suggesting a maximum turnover rate for C</w:t>
      </w:r>
      <w:r w:rsidRPr="00E515FC">
        <w:rPr>
          <w:vertAlign w:val="subscript"/>
        </w:rPr>
        <w:t>2</w:t>
      </w:r>
      <w:r w:rsidRPr="00E515FC">
        <w:t>H</w:t>
      </w:r>
      <w:r w:rsidRPr="00E515FC">
        <w:rPr>
          <w:vertAlign w:val="subscript"/>
        </w:rPr>
        <w:t>4</w:t>
      </w:r>
      <w:r w:rsidRPr="00E515FC">
        <w:t xml:space="preserve"> production at both electrodes. This is not seen in the LSVs in </w:t>
      </w:r>
      <w:r w:rsidR="00926446">
        <w:t>Figure 3</w:t>
      </w:r>
      <w:r w:rsidRPr="00E515FC">
        <w:t xml:space="preserve">A, </w:t>
      </w:r>
      <w:r w:rsidR="004C33A3">
        <w:t>which is most likely</w:t>
      </w:r>
      <w:r w:rsidRPr="00E515FC">
        <w:t xml:space="preserve"> due to an accelerating rate of water reduction at larger overpotentials masking the </w:t>
      </w:r>
      <w:proofErr w:type="spellStart"/>
      <w:r w:rsidR="004C33A3" w:rsidRPr="00E515FC">
        <w:rPr>
          <w:i/>
        </w:rPr>
        <w:t>j</w:t>
      </w:r>
      <w:r w:rsidR="004660A1" w:rsidRPr="00E515FC">
        <w:rPr>
          <w:vertAlign w:val="subscript"/>
        </w:rPr>
        <w:t>C</w:t>
      </w:r>
      <w:proofErr w:type="spellEnd"/>
      <w:r w:rsidR="004660A1" w:rsidRPr="00F3088D">
        <w:rPr>
          <w:position w:val="-2"/>
          <w:vertAlign w:val="subscript"/>
        </w:rPr>
        <w:t>2</w:t>
      </w:r>
      <w:r w:rsidR="004660A1" w:rsidRPr="00E515FC">
        <w:rPr>
          <w:vertAlign w:val="subscript"/>
        </w:rPr>
        <w:t>H</w:t>
      </w:r>
      <w:r w:rsidR="004660A1" w:rsidRPr="00F3088D">
        <w:rPr>
          <w:position w:val="-2"/>
          <w:vertAlign w:val="subscript"/>
        </w:rPr>
        <w:t>4</w:t>
      </w:r>
      <w:r w:rsidRPr="00E515FC">
        <w:t xml:space="preserve"> plateau. The plateau in the presence of the 1-octadecanethiol layer is around half the magnitude of the bare electrode, suggesting that the hydrophobic layer is limiting the turnover rate at larger current densities. Since the thiol adsorbs on Cu surface sites on the GDE, it seems likely that the decrease in the </w:t>
      </w:r>
      <w:proofErr w:type="spellStart"/>
      <w:r w:rsidR="004C33A3" w:rsidRPr="00E515FC">
        <w:rPr>
          <w:i/>
        </w:rPr>
        <w:t>j</w:t>
      </w:r>
      <w:r w:rsidR="004660A1" w:rsidRPr="00E515FC">
        <w:rPr>
          <w:vertAlign w:val="subscript"/>
        </w:rPr>
        <w:t>C</w:t>
      </w:r>
      <w:proofErr w:type="spellEnd"/>
      <w:r w:rsidR="004660A1" w:rsidRPr="00F3088D">
        <w:rPr>
          <w:position w:val="-2"/>
          <w:vertAlign w:val="subscript"/>
        </w:rPr>
        <w:t>2</w:t>
      </w:r>
      <w:r w:rsidR="004660A1" w:rsidRPr="00E515FC">
        <w:rPr>
          <w:vertAlign w:val="subscript"/>
        </w:rPr>
        <w:t>H</w:t>
      </w:r>
      <w:r w:rsidR="004660A1" w:rsidRPr="00F3088D">
        <w:rPr>
          <w:position w:val="-2"/>
          <w:vertAlign w:val="subscript"/>
        </w:rPr>
        <w:t>4</w:t>
      </w:r>
      <w:r w:rsidRPr="00E515FC">
        <w:t xml:space="preserve"> plateau is due to catalytic surface sites being blocked. </w:t>
      </w:r>
    </w:p>
    <w:p w14:paraId="5144DC65" w14:textId="77777777" w:rsidR="00E515FC" w:rsidRPr="00E515FC" w:rsidRDefault="00E515FC" w:rsidP="00E515FC">
      <w:pPr>
        <w:pStyle w:val="RSCB02ArticleText"/>
      </w:pPr>
    </w:p>
    <w:p w14:paraId="7505AC7B" w14:textId="6DF1FEA5" w:rsidR="00E515FC" w:rsidRDefault="00E515FC" w:rsidP="00E515FC">
      <w:pPr>
        <w:pStyle w:val="RSCB02ArticleText"/>
      </w:pPr>
      <w:r w:rsidRPr="00E515FC">
        <w:t xml:space="preserve">Although </w:t>
      </w:r>
      <w:proofErr w:type="spellStart"/>
      <w:r w:rsidR="004C33A3" w:rsidRPr="00E515FC">
        <w:rPr>
          <w:i/>
        </w:rPr>
        <w:t>j</w:t>
      </w:r>
      <w:r w:rsidR="004660A1" w:rsidRPr="00E515FC">
        <w:rPr>
          <w:vertAlign w:val="subscript"/>
        </w:rPr>
        <w:t>C</w:t>
      </w:r>
      <w:proofErr w:type="spellEnd"/>
      <w:r w:rsidR="004660A1" w:rsidRPr="00F3088D">
        <w:rPr>
          <w:position w:val="-2"/>
          <w:vertAlign w:val="subscript"/>
        </w:rPr>
        <w:t>2</w:t>
      </w:r>
      <w:r w:rsidR="004660A1" w:rsidRPr="00E515FC">
        <w:rPr>
          <w:vertAlign w:val="subscript"/>
        </w:rPr>
        <w:t>H</w:t>
      </w:r>
      <w:r w:rsidR="004660A1" w:rsidRPr="00F3088D">
        <w:rPr>
          <w:position w:val="-2"/>
          <w:vertAlign w:val="subscript"/>
        </w:rPr>
        <w:t>4</w:t>
      </w:r>
      <w:r w:rsidRPr="00E515FC">
        <w:t xml:space="preserve"> indicates significantly better performance of the bare electrode, the recorded %</w:t>
      </w:r>
      <w:r w:rsidRPr="004C33A3">
        <w:rPr>
          <w:i/>
          <w:iCs/>
        </w:rPr>
        <w:t>FE</w:t>
      </w:r>
      <w:r w:rsidRPr="00E515FC">
        <w:t xml:space="preserve"> shows a more even performance, with both electrodes presenting a maximum %</w:t>
      </w:r>
      <w:r w:rsidRPr="00E515FC">
        <w:rPr>
          <w:i/>
        </w:rPr>
        <w:t>FE</w:t>
      </w:r>
      <w:r w:rsidRPr="00E515FC">
        <w:t xml:space="preserve"> of a little over 30% (</w:t>
      </w:r>
      <w:r w:rsidR="00926446">
        <w:t>Figure 3</w:t>
      </w:r>
      <w:r w:rsidRPr="00E515FC">
        <w:t>C). As with the overall position of the LSV wave, the onset to larger %</w:t>
      </w:r>
      <w:r w:rsidRPr="00E515FC">
        <w:rPr>
          <w:i/>
        </w:rPr>
        <w:t>FE</w:t>
      </w:r>
      <w:r w:rsidRPr="00E515FC">
        <w:t xml:space="preserve"> is shifted to more negative potentials. However, the rate of %</w:t>
      </w:r>
      <w:r w:rsidRPr="00E515FC">
        <w:rPr>
          <w:i/>
        </w:rPr>
        <w:t>FE</w:t>
      </w:r>
      <w:r w:rsidRPr="00E515FC">
        <w:t xml:space="preserve"> increase as the potential is swept negatively is significantly steeper in the presence of the 1-oct</w:t>
      </w:r>
      <w:bookmarkStart w:id="4" w:name="_GoBack"/>
      <w:bookmarkEnd w:id="4"/>
      <w:r w:rsidRPr="00E515FC">
        <w:t>adecanethiol layer with respect to the bare Cu GDE. This is confirmed by the sizeable reduction in the Tafel slope from -118.3 to -43.1 mV dec</w:t>
      </w:r>
      <w:r w:rsidRPr="00E515FC">
        <w:rPr>
          <w:vertAlign w:val="superscript"/>
        </w:rPr>
        <w:t>-1</w:t>
      </w:r>
      <w:r w:rsidRPr="00E515FC">
        <w:t xml:space="preserve"> recorded over the same current density range (</w:t>
      </w:r>
      <w:r w:rsidR="00926446">
        <w:t>Figure 3</w:t>
      </w:r>
      <w:r w:rsidRPr="00E515FC">
        <w:t xml:space="preserve">D). </w:t>
      </w:r>
    </w:p>
    <w:p w14:paraId="0A4B4461" w14:textId="540FA900" w:rsidR="00E515FC" w:rsidRDefault="00E515FC" w:rsidP="00E515FC">
      <w:pPr>
        <w:pStyle w:val="RSCB02ArticleText"/>
      </w:pPr>
    </w:p>
    <w:p w14:paraId="1C74EA92" w14:textId="641D6A48" w:rsidR="00926446" w:rsidRDefault="00E515FC" w:rsidP="00E515FC">
      <w:pPr>
        <w:pStyle w:val="RSCB02ArticleText"/>
      </w:pPr>
      <w:r w:rsidRPr="00E515FC">
        <w:t>The presence of the 1-octadecanethiol monolayer on a Cu GDE can be characterised by a muted CO</w:t>
      </w:r>
      <w:r w:rsidRPr="00926446">
        <w:rPr>
          <w:vertAlign w:val="subscript"/>
        </w:rPr>
        <w:t>2</w:t>
      </w:r>
      <w:r w:rsidRPr="00E515FC">
        <w:t>RR performance at larger current densities, but a sizeable increase in activity towards C</w:t>
      </w:r>
      <w:r w:rsidRPr="00926446">
        <w:rPr>
          <w:vertAlign w:val="subscript"/>
        </w:rPr>
        <w:t>2</w:t>
      </w:r>
      <w:r w:rsidRPr="00E515FC">
        <w:t>H</w:t>
      </w:r>
      <w:r w:rsidRPr="00926446">
        <w:rPr>
          <w:vertAlign w:val="subscript"/>
        </w:rPr>
        <w:t>4</w:t>
      </w:r>
      <w:r w:rsidRPr="00E515FC">
        <w:t xml:space="preserve"> production at lower overpotentials. This trend is clearer </w:t>
      </w:r>
      <w:r w:rsidR="00926446">
        <w:rPr>
          <w:noProof/>
          <w:w w:val="100"/>
          <w:lang w:eastAsia="en-GB"/>
        </w:rPr>
        <w:lastRenderedPageBreak/>
        <mc:AlternateContent>
          <mc:Choice Requires="wpg">
            <w:drawing>
              <wp:anchor distT="0" distB="0" distL="114300" distR="114300" simplePos="0" relativeHeight="251669504" behindDoc="0" locked="0" layoutInCell="1" allowOverlap="1" wp14:anchorId="0E307C33" wp14:editId="66E6E9B0">
                <wp:simplePos x="0" y="0"/>
                <wp:positionH relativeFrom="column">
                  <wp:posOffset>-73660</wp:posOffset>
                </wp:positionH>
                <wp:positionV relativeFrom="page">
                  <wp:posOffset>842645</wp:posOffset>
                </wp:positionV>
                <wp:extent cx="6614795" cy="4905375"/>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6614795" cy="4905375"/>
                          <a:chOff x="-80964" y="0"/>
                          <a:chExt cx="6615433" cy="4905598"/>
                        </a:xfrm>
                      </wpg:grpSpPr>
                      <pic:pic xmlns:pic="http://schemas.openxmlformats.org/drawingml/2006/picture">
                        <pic:nvPicPr>
                          <pic:cNvPr id="13" name="Picture 13"/>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665018" y="0"/>
                            <a:ext cx="5005070" cy="4126865"/>
                          </a:xfrm>
                          <a:prstGeom prst="rect">
                            <a:avLst/>
                          </a:prstGeom>
                        </pic:spPr>
                      </pic:pic>
                      <wps:wsp>
                        <wps:cNvPr id="14" name="Text Box 2"/>
                        <wps:cNvSpPr txBox="1">
                          <a:spLocks noChangeArrowheads="1"/>
                        </wps:cNvSpPr>
                        <wps:spPr bwMode="auto">
                          <a:xfrm>
                            <a:off x="-80964" y="4120738"/>
                            <a:ext cx="6615433" cy="784860"/>
                          </a:xfrm>
                          <a:prstGeom prst="rect">
                            <a:avLst/>
                          </a:prstGeom>
                          <a:noFill/>
                          <a:ln w="9525">
                            <a:noFill/>
                            <a:miter lim="800000"/>
                            <a:headEnd/>
                            <a:tailEnd/>
                          </a:ln>
                        </wps:spPr>
                        <wps:txbx>
                          <w:txbxContent>
                            <w:p w14:paraId="66AB98C0" w14:textId="20170AF0" w:rsidR="00E515FC" w:rsidRDefault="00E515FC" w:rsidP="00E515FC">
                              <w:pPr>
                                <w:pStyle w:val="RSCI05CaptiontoFigureSchemeChartwithbottombar"/>
                              </w:pPr>
                              <w:r w:rsidRPr="00E515FC">
                                <w:rPr>
                                  <w:b/>
                                  <w:w w:val="108"/>
                                </w:rPr>
                                <w:t xml:space="preserve">Figure </w:t>
                              </w:r>
                              <w:r w:rsidRPr="00E515FC">
                                <w:rPr>
                                  <w:b/>
                                  <w:w w:val="108"/>
                                </w:rPr>
                                <w:fldChar w:fldCharType="begin"/>
                              </w:r>
                              <w:r w:rsidRPr="00E515FC">
                                <w:rPr>
                                  <w:b/>
                                  <w:w w:val="108"/>
                                </w:rPr>
                                <w:instrText xml:space="preserve"> SEQ Figure \* ARABIC </w:instrText>
                              </w:r>
                              <w:r w:rsidRPr="00E515FC">
                                <w:rPr>
                                  <w:b/>
                                  <w:w w:val="108"/>
                                </w:rPr>
                                <w:fldChar w:fldCharType="separate"/>
                              </w:r>
                              <w:r w:rsidR="00200B69">
                                <w:rPr>
                                  <w:b/>
                                  <w:noProof/>
                                  <w:w w:val="108"/>
                                </w:rPr>
                                <w:t>3</w:t>
                              </w:r>
                              <w:r w:rsidRPr="00E515FC">
                                <w:rPr>
                                  <w:b/>
                                  <w:w w:val="108"/>
                                </w:rPr>
                                <w:fldChar w:fldCharType="end"/>
                              </w:r>
                              <w:r w:rsidRPr="00E515FC">
                                <w:rPr>
                                  <w:b/>
                                  <w:w w:val="108"/>
                                </w:rPr>
                                <w:t xml:space="preserve">. </w:t>
                              </w:r>
                              <w:r w:rsidRPr="00E515FC">
                                <w:rPr>
                                  <w:iCs/>
                                  <w:w w:val="108"/>
                                </w:rPr>
                                <w:t>Linear sweep voltammograms (LSVs) for CO</w:t>
                              </w:r>
                              <w:r w:rsidRPr="00E515FC">
                                <w:rPr>
                                  <w:iCs/>
                                  <w:w w:val="108"/>
                                  <w:vertAlign w:val="subscript"/>
                                </w:rPr>
                                <w:t>2</w:t>
                              </w:r>
                              <w:r w:rsidRPr="00E515FC">
                                <w:rPr>
                                  <w:iCs/>
                                  <w:w w:val="108"/>
                                </w:rPr>
                                <w:t xml:space="preserve"> reduction at a 500 nm Cu GDE electrode in 1</w:t>
                              </w:r>
                              <w:r w:rsidR="004C33A3">
                                <w:rPr>
                                  <w:iCs/>
                                  <w:w w:val="108"/>
                                </w:rPr>
                                <w:t xml:space="preserve"> </w:t>
                              </w:r>
                              <w:r w:rsidRPr="00E515FC">
                                <w:rPr>
                                  <w:iCs/>
                                  <w:w w:val="108"/>
                                </w:rPr>
                                <w:t>M KOH, recorded with (red) and without (black) a monolayer of 1</w:t>
                              </w:r>
                              <w:r w:rsidR="004C33A3">
                                <w:rPr>
                                  <w:iCs/>
                                  <w:w w:val="108"/>
                                </w:rPr>
                                <w:noBreakHyphen/>
                              </w:r>
                              <w:r w:rsidRPr="00E515FC">
                                <w:rPr>
                                  <w:iCs/>
                                  <w:w w:val="108"/>
                                </w:rPr>
                                <w:t xml:space="preserve">octadecanethiol to form a hydrophobic interface. </w:t>
                              </w:r>
                              <w:r w:rsidRPr="00E515FC">
                                <w:rPr>
                                  <w:b/>
                                  <w:iCs/>
                                  <w:w w:val="108"/>
                                </w:rPr>
                                <w:t xml:space="preserve">B. </w:t>
                              </w:r>
                              <w:r w:rsidRPr="00E515FC">
                                <w:rPr>
                                  <w:iCs/>
                                  <w:w w:val="108"/>
                                </w:rPr>
                                <w:t>Extracted current densities for CO</w:t>
                              </w:r>
                              <w:r w:rsidRPr="00E515FC">
                                <w:rPr>
                                  <w:iCs/>
                                  <w:w w:val="108"/>
                                  <w:vertAlign w:val="subscript"/>
                                </w:rPr>
                                <w:t>2</w:t>
                              </w:r>
                              <w:r w:rsidRPr="00E515FC">
                                <w:rPr>
                                  <w:iCs/>
                                  <w:w w:val="108"/>
                                </w:rPr>
                                <w:t xml:space="preserve"> reduction specifically to C</w:t>
                              </w:r>
                              <w:r w:rsidRPr="00E515FC">
                                <w:rPr>
                                  <w:iCs/>
                                  <w:w w:val="108"/>
                                  <w:vertAlign w:val="subscript"/>
                                </w:rPr>
                                <w:t>2</w:t>
                              </w:r>
                              <w:r w:rsidRPr="00E515FC">
                                <w:rPr>
                                  <w:iCs/>
                                  <w:w w:val="108"/>
                                </w:rPr>
                                <w:t>H</w:t>
                              </w:r>
                              <w:r w:rsidRPr="00E515FC">
                                <w:rPr>
                                  <w:iCs/>
                                  <w:w w:val="108"/>
                                  <w:vertAlign w:val="subscript"/>
                                </w:rPr>
                                <w:t>4</w:t>
                              </w:r>
                              <w:r w:rsidRPr="00E515FC">
                                <w:rPr>
                                  <w:iCs/>
                                  <w:w w:val="108"/>
                                </w:rPr>
                                <w:t xml:space="preserve"> (</w:t>
                              </w:r>
                              <w:r w:rsidRPr="00E515FC">
                                <w:rPr>
                                  <w:i/>
                                  <w:iCs/>
                                  <w:w w:val="108"/>
                                </w:rPr>
                                <w:t>j</w:t>
                              </w:r>
                              <w:r w:rsidRPr="00E515FC">
                                <w:rPr>
                                  <w:iCs/>
                                  <w:w w:val="108"/>
                                  <w:vertAlign w:val="subscript"/>
                                </w:rPr>
                                <w:t>C</w:t>
                              </w:r>
                              <w:r w:rsidRPr="004C33A3">
                                <w:rPr>
                                  <w:iCs/>
                                  <w:w w:val="108"/>
                                  <w:position w:val="-2"/>
                                  <w:vertAlign w:val="subscript"/>
                                </w:rPr>
                                <w:t>2</w:t>
                              </w:r>
                              <w:r w:rsidRPr="00E515FC">
                                <w:rPr>
                                  <w:iCs/>
                                  <w:w w:val="108"/>
                                  <w:vertAlign w:val="subscript"/>
                                </w:rPr>
                                <w:t>H</w:t>
                              </w:r>
                              <w:r w:rsidRPr="004C33A3">
                                <w:rPr>
                                  <w:iCs/>
                                  <w:w w:val="108"/>
                                  <w:position w:val="-2"/>
                                  <w:vertAlign w:val="subscript"/>
                                </w:rPr>
                                <w:t>4</w:t>
                              </w:r>
                              <w:r w:rsidRPr="00E515FC">
                                <w:rPr>
                                  <w:iCs/>
                                  <w:w w:val="108"/>
                                </w:rPr>
                                <w:t xml:space="preserve">) calculated using Equation 6. </w:t>
                              </w:r>
                              <w:r w:rsidRPr="00E515FC">
                                <w:rPr>
                                  <w:b/>
                                  <w:iCs/>
                                  <w:w w:val="108"/>
                                </w:rPr>
                                <w:t xml:space="preserve">C. </w:t>
                              </w:r>
                              <w:r w:rsidRPr="00E515FC">
                                <w:rPr>
                                  <w:iCs/>
                                  <w:w w:val="108"/>
                                </w:rPr>
                                <w:t>Faradaic efficiencies for C</w:t>
                              </w:r>
                              <w:r w:rsidRPr="00E515FC">
                                <w:rPr>
                                  <w:iCs/>
                                  <w:w w:val="108"/>
                                  <w:vertAlign w:val="subscript"/>
                                </w:rPr>
                                <w:t>2</w:t>
                              </w:r>
                              <w:r w:rsidRPr="00E515FC">
                                <w:rPr>
                                  <w:iCs/>
                                  <w:w w:val="108"/>
                                </w:rPr>
                                <w:t>H</w:t>
                              </w:r>
                              <w:r w:rsidRPr="00E515FC">
                                <w:rPr>
                                  <w:iCs/>
                                  <w:w w:val="108"/>
                                  <w:vertAlign w:val="subscript"/>
                                </w:rPr>
                                <w:t>4</w:t>
                              </w:r>
                              <w:r w:rsidRPr="00E515FC">
                                <w:rPr>
                                  <w:iCs/>
                                  <w:w w:val="108"/>
                                </w:rPr>
                                <w:t xml:space="preserve"> production (%</w:t>
                              </w:r>
                              <w:r w:rsidRPr="00E515FC">
                                <w:rPr>
                                  <w:i/>
                                  <w:iCs/>
                                  <w:w w:val="108"/>
                                </w:rPr>
                                <w:t>FE</w:t>
                              </w:r>
                              <w:r w:rsidRPr="00E515FC">
                                <w:rPr>
                                  <w:iCs/>
                                  <w:w w:val="108"/>
                                  <w:vertAlign w:val="subscript"/>
                                </w:rPr>
                                <w:t>C</w:t>
                              </w:r>
                              <w:r w:rsidRPr="00E7293C">
                                <w:rPr>
                                  <w:iCs/>
                                  <w:w w:val="108"/>
                                  <w:position w:val="-2"/>
                                  <w:vertAlign w:val="subscript"/>
                                </w:rPr>
                                <w:t>2</w:t>
                              </w:r>
                              <w:r w:rsidRPr="00E515FC">
                                <w:rPr>
                                  <w:iCs/>
                                  <w:w w:val="108"/>
                                  <w:vertAlign w:val="subscript"/>
                                </w:rPr>
                                <w:t>H</w:t>
                              </w:r>
                              <w:r w:rsidRPr="00E7293C">
                                <w:rPr>
                                  <w:iCs/>
                                  <w:w w:val="108"/>
                                  <w:position w:val="-2"/>
                                  <w:vertAlign w:val="subscript"/>
                                </w:rPr>
                                <w:t>4</w:t>
                              </w:r>
                              <w:r w:rsidRPr="00E515FC">
                                <w:rPr>
                                  <w:iCs/>
                                  <w:w w:val="108"/>
                                </w:rPr>
                                <w:t xml:space="preserve">) extracted from the LSVs in A, calculated using Equation 5. </w:t>
                              </w:r>
                              <w:r w:rsidRPr="00E515FC">
                                <w:rPr>
                                  <w:b/>
                                  <w:iCs/>
                                  <w:w w:val="108"/>
                                </w:rPr>
                                <w:t xml:space="preserve">D. </w:t>
                              </w:r>
                              <w:r w:rsidRPr="00E515FC">
                                <w:rPr>
                                  <w:iCs/>
                                  <w:w w:val="108"/>
                                </w:rPr>
                                <w:t>Tafel slopes extracted from the LSVs in A. Linear fits were performed from the first potential where C</w:t>
                              </w:r>
                              <w:r w:rsidRPr="00E515FC">
                                <w:rPr>
                                  <w:iCs/>
                                  <w:w w:val="108"/>
                                  <w:vertAlign w:val="subscript"/>
                                </w:rPr>
                                <w:t>2</w:t>
                              </w:r>
                              <w:r w:rsidRPr="00E515FC">
                                <w:rPr>
                                  <w:iCs/>
                                  <w:w w:val="108"/>
                                </w:rPr>
                                <w:t>H</w:t>
                              </w:r>
                              <w:r w:rsidRPr="00E515FC">
                                <w:rPr>
                                  <w:iCs/>
                                  <w:w w:val="108"/>
                                  <w:vertAlign w:val="subscript"/>
                                </w:rPr>
                                <w:t>4</w:t>
                              </w:r>
                              <w:r w:rsidRPr="00E515FC">
                                <w:rPr>
                                  <w:iCs/>
                                  <w:w w:val="108"/>
                                </w:rPr>
                                <w:t xml:space="preserve"> was detected over a range of 200 mV. A shallower gradient indicates that the reaction is kinetically more facile. Connecting lines in B and C ar</w:t>
                              </w:r>
                              <w:r>
                                <w:rPr>
                                  <w:iCs/>
                                  <w:w w:val="108"/>
                                </w:rPr>
                                <w:t>e intended as a visual guide onl</w:t>
                              </w:r>
                              <w:r w:rsidRPr="00E515FC">
                                <w:rPr>
                                  <w:iCs/>
                                  <w:w w:val="108"/>
                                </w:rPr>
                                <w:t xml:space="preserve">y. </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0E307C33" id="Group 15" o:spid="_x0000_s1033" style="position:absolute;left:0;text-align:left;margin-left:-5.8pt;margin-top:66.35pt;width:520.85pt;height:386.25pt;z-index:251669504;mso-position-vertical-relative:page;mso-width-relative:margin" coordorigin="-809" coordsize="66154,4905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">
                <v:shape id="Picture 13" o:spid="_x0000_s1034" type="#_x0000_t75" style="position:absolute;left:6650;width:50050;height:41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">
                  <v:imagedata r:id="rId19" o:title=""/>
                </v:shape>
                <v:shape id="_x0000_s1035" type="#_x0000_t202" style="position:absolute;left:-809;top:41207;width:66153;height:7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66AB98C0" w14:textId="20170AF0" w:rsidR="00E515FC" w:rsidRDefault="00E515FC" w:rsidP="00E515FC">
                        <w:pPr>
                          <w:pStyle w:val="RSCI05CaptiontoFigureSchemeChartwithbottombar"/>
                        </w:pPr>
                        <w:r w:rsidRPr="00E515FC">
                          <w:rPr>
                            <w:b/>
                            <w:w w:val="108"/>
                          </w:rPr>
                          <w:t xml:space="preserve">Figure </w:t>
                        </w:r>
                        <w:r w:rsidRPr="00E515FC">
                          <w:rPr>
                            <w:b/>
                            <w:w w:val="108"/>
                          </w:rPr>
                          <w:fldChar w:fldCharType="begin"/>
                        </w:r>
                        <w:r w:rsidRPr="00E515FC">
                          <w:rPr>
                            <w:b/>
                            <w:w w:val="108"/>
                          </w:rPr>
                          <w:instrText xml:space="preserve"> SEQ Figure \* ARABIC </w:instrText>
                        </w:r>
                        <w:r w:rsidRPr="00E515FC">
                          <w:rPr>
                            <w:b/>
                            <w:w w:val="108"/>
                          </w:rPr>
                          <w:fldChar w:fldCharType="separate"/>
                        </w:r>
                        <w:r w:rsidR="00200B69">
                          <w:rPr>
                            <w:b/>
                            <w:noProof/>
                            <w:w w:val="108"/>
                          </w:rPr>
                          <w:t>3</w:t>
                        </w:r>
                        <w:r w:rsidRPr="00E515FC">
                          <w:rPr>
                            <w:b/>
                            <w:w w:val="108"/>
                          </w:rPr>
                          <w:fldChar w:fldCharType="end"/>
                        </w:r>
                        <w:r w:rsidRPr="00E515FC">
                          <w:rPr>
                            <w:b/>
                            <w:w w:val="108"/>
                          </w:rPr>
                          <w:t xml:space="preserve">. </w:t>
                        </w:r>
                        <w:r w:rsidRPr="00E515FC">
                          <w:rPr>
                            <w:iCs/>
                            <w:w w:val="108"/>
                          </w:rPr>
                          <w:t>Linear sweep voltammograms (LSVs) for CO</w:t>
                        </w:r>
                        <w:r w:rsidRPr="00E515FC">
                          <w:rPr>
                            <w:iCs/>
                            <w:w w:val="108"/>
                            <w:vertAlign w:val="subscript"/>
                          </w:rPr>
                          <w:t>2</w:t>
                        </w:r>
                        <w:r w:rsidRPr="00E515FC">
                          <w:rPr>
                            <w:iCs/>
                            <w:w w:val="108"/>
                          </w:rPr>
                          <w:t xml:space="preserve"> reduction at a 500 nm Cu GDE electrode in 1</w:t>
                        </w:r>
                        <w:r w:rsidR="004C33A3">
                          <w:rPr>
                            <w:iCs/>
                            <w:w w:val="108"/>
                          </w:rPr>
                          <w:t xml:space="preserve"> </w:t>
                        </w:r>
                        <w:r w:rsidRPr="00E515FC">
                          <w:rPr>
                            <w:iCs/>
                            <w:w w:val="108"/>
                          </w:rPr>
                          <w:t>M KOH, recorded with (red) and without (black) a monolayer of 1</w:t>
                        </w:r>
                        <w:r w:rsidR="004C33A3">
                          <w:rPr>
                            <w:iCs/>
                            <w:w w:val="108"/>
                          </w:rPr>
                          <w:noBreakHyphen/>
                        </w:r>
                        <w:r w:rsidRPr="00E515FC">
                          <w:rPr>
                            <w:iCs/>
                            <w:w w:val="108"/>
                          </w:rPr>
                          <w:t xml:space="preserve">octadecanethiol to form a hydrophobic interface. </w:t>
                        </w:r>
                        <w:r w:rsidRPr="00E515FC">
                          <w:rPr>
                            <w:b/>
                            <w:iCs/>
                            <w:w w:val="108"/>
                          </w:rPr>
                          <w:t xml:space="preserve">B. </w:t>
                        </w:r>
                        <w:r w:rsidRPr="00E515FC">
                          <w:rPr>
                            <w:iCs/>
                            <w:w w:val="108"/>
                          </w:rPr>
                          <w:t>Extracted current densities for CO</w:t>
                        </w:r>
                        <w:r w:rsidRPr="00E515FC">
                          <w:rPr>
                            <w:iCs/>
                            <w:w w:val="108"/>
                            <w:vertAlign w:val="subscript"/>
                          </w:rPr>
                          <w:t>2</w:t>
                        </w:r>
                        <w:r w:rsidRPr="00E515FC">
                          <w:rPr>
                            <w:iCs/>
                            <w:w w:val="108"/>
                          </w:rPr>
                          <w:t xml:space="preserve"> reduction specifically to C</w:t>
                        </w:r>
                        <w:r w:rsidRPr="00E515FC">
                          <w:rPr>
                            <w:iCs/>
                            <w:w w:val="108"/>
                            <w:vertAlign w:val="subscript"/>
                          </w:rPr>
                          <w:t>2</w:t>
                        </w:r>
                        <w:r w:rsidRPr="00E515FC">
                          <w:rPr>
                            <w:iCs/>
                            <w:w w:val="108"/>
                          </w:rPr>
                          <w:t>H</w:t>
                        </w:r>
                        <w:r w:rsidRPr="00E515FC">
                          <w:rPr>
                            <w:iCs/>
                            <w:w w:val="108"/>
                            <w:vertAlign w:val="subscript"/>
                          </w:rPr>
                          <w:t>4</w:t>
                        </w:r>
                        <w:r w:rsidRPr="00E515FC">
                          <w:rPr>
                            <w:iCs/>
                            <w:w w:val="108"/>
                          </w:rPr>
                          <w:t xml:space="preserve"> (</w:t>
                        </w:r>
                        <w:r w:rsidRPr="00E515FC">
                          <w:rPr>
                            <w:i/>
                            <w:iCs/>
                            <w:w w:val="108"/>
                          </w:rPr>
                          <w:t>j</w:t>
                        </w:r>
                        <w:r w:rsidRPr="00E515FC">
                          <w:rPr>
                            <w:iCs/>
                            <w:w w:val="108"/>
                            <w:vertAlign w:val="subscript"/>
                          </w:rPr>
                          <w:t>C</w:t>
                        </w:r>
                        <w:r w:rsidRPr="004C33A3">
                          <w:rPr>
                            <w:iCs/>
                            <w:w w:val="108"/>
                            <w:position w:val="-2"/>
                            <w:vertAlign w:val="subscript"/>
                          </w:rPr>
                          <w:t>2</w:t>
                        </w:r>
                        <w:r w:rsidRPr="00E515FC">
                          <w:rPr>
                            <w:iCs/>
                            <w:w w:val="108"/>
                            <w:vertAlign w:val="subscript"/>
                          </w:rPr>
                          <w:t>H</w:t>
                        </w:r>
                        <w:r w:rsidRPr="004C33A3">
                          <w:rPr>
                            <w:iCs/>
                            <w:w w:val="108"/>
                            <w:position w:val="-2"/>
                            <w:vertAlign w:val="subscript"/>
                          </w:rPr>
                          <w:t>4</w:t>
                        </w:r>
                        <w:r w:rsidRPr="00E515FC">
                          <w:rPr>
                            <w:iCs/>
                            <w:w w:val="108"/>
                          </w:rPr>
                          <w:t xml:space="preserve">) calculated using Equation 6. </w:t>
                        </w:r>
                        <w:r w:rsidRPr="00E515FC">
                          <w:rPr>
                            <w:b/>
                            <w:iCs/>
                            <w:w w:val="108"/>
                          </w:rPr>
                          <w:t xml:space="preserve">C. </w:t>
                        </w:r>
                        <w:r w:rsidRPr="00E515FC">
                          <w:rPr>
                            <w:iCs/>
                            <w:w w:val="108"/>
                          </w:rPr>
                          <w:t>Faradaic efficiencies for C</w:t>
                        </w:r>
                        <w:r w:rsidRPr="00E515FC">
                          <w:rPr>
                            <w:iCs/>
                            <w:w w:val="108"/>
                            <w:vertAlign w:val="subscript"/>
                          </w:rPr>
                          <w:t>2</w:t>
                        </w:r>
                        <w:r w:rsidRPr="00E515FC">
                          <w:rPr>
                            <w:iCs/>
                            <w:w w:val="108"/>
                          </w:rPr>
                          <w:t>H</w:t>
                        </w:r>
                        <w:r w:rsidRPr="00E515FC">
                          <w:rPr>
                            <w:iCs/>
                            <w:w w:val="108"/>
                            <w:vertAlign w:val="subscript"/>
                          </w:rPr>
                          <w:t>4</w:t>
                        </w:r>
                        <w:r w:rsidRPr="00E515FC">
                          <w:rPr>
                            <w:iCs/>
                            <w:w w:val="108"/>
                          </w:rPr>
                          <w:t xml:space="preserve"> production (%</w:t>
                        </w:r>
                        <w:r w:rsidRPr="00E515FC">
                          <w:rPr>
                            <w:i/>
                            <w:iCs/>
                            <w:w w:val="108"/>
                          </w:rPr>
                          <w:t>FE</w:t>
                        </w:r>
                        <w:r w:rsidRPr="00E515FC">
                          <w:rPr>
                            <w:iCs/>
                            <w:w w:val="108"/>
                            <w:vertAlign w:val="subscript"/>
                          </w:rPr>
                          <w:t>C</w:t>
                        </w:r>
                        <w:r w:rsidRPr="00E7293C">
                          <w:rPr>
                            <w:iCs/>
                            <w:w w:val="108"/>
                            <w:position w:val="-2"/>
                            <w:vertAlign w:val="subscript"/>
                          </w:rPr>
                          <w:t>2</w:t>
                        </w:r>
                        <w:r w:rsidRPr="00E515FC">
                          <w:rPr>
                            <w:iCs/>
                            <w:w w:val="108"/>
                            <w:vertAlign w:val="subscript"/>
                          </w:rPr>
                          <w:t>H</w:t>
                        </w:r>
                        <w:r w:rsidRPr="00E7293C">
                          <w:rPr>
                            <w:iCs/>
                            <w:w w:val="108"/>
                            <w:position w:val="-2"/>
                            <w:vertAlign w:val="subscript"/>
                          </w:rPr>
                          <w:t>4</w:t>
                        </w:r>
                        <w:r w:rsidRPr="00E515FC">
                          <w:rPr>
                            <w:iCs/>
                            <w:w w:val="108"/>
                          </w:rPr>
                          <w:t xml:space="preserve">) extracted from the LSVs in A, calculated using Equation 5. </w:t>
                        </w:r>
                        <w:r w:rsidRPr="00E515FC">
                          <w:rPr>
                            <w:b/>
                            <w:iCs/>
                            <w:w w:val="108"/>
                          </w:rPr>
                          <w:t xml:space="preserve">D. </w:t>
                        </w:r>
                        <w:r w:rsidRPr="00E515FC">
                          <w:rPr>
                            <w:iCs/>
                            <w:w w:val="108"/>
                          </w:rPr>
                          <w:t>Tafel slopes extracted from the LSVs in A. Linear fits were performed from the first potential where C</w:t>
                        </w:r>
                        <w:r w:rsidRPr="00E515FC">
                          <w:rPr>
                            <w:iCs/>
                            <w:w w:val="108"/>
                            <w:vertAlign w:val="subscript"/>
                          </w:rPr>
                          <w:t>2</w:t>
                        </w:r>
                        <w:r w:rsidRPr="00E515FC">
                          <w:rPr>
                            <w:iCs/>
                            <w:w w:val="108"/>
                          </w:rPr>
                          <w:t>H</w:t>
                        </w:r>
                        <w:r w:rsidRPr="00E515FC">
                          <w:rPr>
                            <w:iCs/>
                            <w:w w:val="108"/>
                            <w:vertAlign w:val="subscript"/>
                          </w:rPr>
                          <w:t>4</w:t>
                        </w:r>
                        <w:r w:rsidRPr="00E515FC">
                          <w:rPr>
                            <w:iCs/>
                            <w:w w:val="108"/>
                          </w:rPr>
                          <w:t xml:space="preserve"> was detected over a range of 200 mV. A shallower gradient indicates that the reaction is kinetically more facile. Connecting lines in B and C ar</w:t>
                        </w:r>
                        <w:r>
                          <w:rPr>
                            <w:iCs/>
                            <w:w w:val="108"/>
                          </w:rPr>
                          <w:t>e intended as a visual guide onl</w:t>
                        </w:r>
                        <w:r w:rsidRPr="00E515FC">
                          <w:rPr>
                            <w:iCs/>
                            <w:w w:val="108"/>
                          </w:rPr>
                          <w:t xml:space="preserve">y. </w:t>
                        </w:r>
                      </w:p>
                    </w:txbxContent>
                  </v:textbox>
                </v:shape>
                <w10:wrap type="topAndBottom" anchory="page"/>
              </v:group>
            </w:pict>
          </mc:Fallback>
        </mc:AlternateContent>
      </w:r>
      <w:r w:rsidRPr="00E515FC">
        <w:t>when reducing CO</w:t>
      </w:r>
      <w:r w:rsidRPr="00926446">
        <w:rPr>
          <w:vertAlign w:val="subscript"/>
        </w:rPr>
        <w:t>2</w:t>
      </w:r>
      <w:r w:rsidRPr="00E515FC">
        <w:t xml:space="preserve"> galvanostatically, where %</w:t>
      </w:r>
      <w:r w:rsidRPr="00926446">
        <w:rPr>
          <w:i/>
        </w:rPr>
        <w:t>FE</w:t>
      </w:r>
      <w:r w:rsidRPr="00E515FC">
        <w:t xml:space="preserve"> is much higher at a 1-octadecanethiol coated electrode at low current densities. This difference becomes progressively smaller as the magnitude of the current density increases until the GDE is biased at -200 mA cm</w:t>
      </w:r>
      <w:r w:rsidRPr="00926446">
        <w:rPr>
          <w:vertAlign w:val="superscript"/>
        </w:rPr>
        <w:t>-2</w:t>
      </w:r>
      <w:r w:rsidRPr="00E515FC">
        <w:t>, when the %</w:t>
      </w:r>
      <w:r w:rsidRPr="00926446">
        <w:rPr>
          <w:i/>
        </w:rPr>
        <w:t>FE</w:t>
      </w:r>
      <w:r w:rsidRPr="00E515FC">
        <w:t xml:space="preserve"> appears to be equal at both electrodes regardless of the surface coating (Figure 4).</w:t>
      </w:r>
    </w:p>
    <w:p w14:paraId="76E36408" w14:textId="05A33AD8" w:rsidR="00926446" w:rsidRDefault="00926446" w:rsidP="00926446">
      <w:pPr>
        <w:pStyle w:val="RSCB04AHeadingSection"/>
      </w:pPr>
      <w:r>
        <w:t>Discussion</w:t>
      </w:r>
    </w:p>
    <w:p w14:paraId="1D7682D4" w14:textId="16C74B49" w:rsidR="00926446" w:rsidRDefault="00926446" w:rsidP="00926446">
      <w:pPr>
        <w:pStyle w:val="RSCB02ArticleText"/>
      </w:pPr>
      <w:r w:rsidRPr="00926446">
        <w:t>The 1-octadecanethiol coated Cu GDEs show distinct electrochemical properties versus the uncoated equivalent. The greatly increased C</w:t>
      </w:r>
      <w:r w:rsidRPr="00926446">
        <w:rPr>
          <w:vertAlign w:val="subscript"/>
        </w:rPr>
        <w:t>2</w:t>
      </w:r>
      <w:r w:rsidRPr="00926446">
        <w:t>H</w:t>
      </w:r>
      <w:r w:rsidRPr="00926446">
        <w:rPr>
          <w:vertAlign w:val="subscript"/>
        </w:rPr>
        <w:t>4</w:t>
      </w:r>
      <w:r w:rsidRPr="00926446">
        <w:t xml:space="preserve"> selectivity at low current densities in contrast with the </w:t>
      </w:r>
      <w:r w:rsidR="00E7293C">
        <w:t>more similar</w:t>
      </w:r>
      <w:r w:rsidRPr="00926446">
        <w:t xml:space="preserve"> performance at high current densities suggest a complex reaction environment at the GDE surface during CO</w:t>
      </w:r>
      <w:r w:rsidRPr="00926446">
        <w:rPr>
          <w:vertAlign w:val="subscript"/>
        </w:rPr>
        <w:t>2</w:t>
      </w:r>
      <w:r w:rsidRPr="00926446">
        <w:t>RR. When attempting to rationalise this trend, we see the following possibilities:</w:t>
      </w:r>
    </w:p>
    <w:p w14:paraId="7E657307" w14:textId="77777777" w:rsidR="00926446" w:rsidRPr="00926446" w:rsidRDefault="00926446" w:rsidP="00926446">
      <w:pPr>
        <w:pStyle w:val="RSCB02ArticleText"/>
      </w:pPr>
    </w:p>
    <w:p w14:paraId="45695D15" w14:textId="780C35EB" w:rsidR="00926446" w:rsidRPr="00926446" w:rsidRDefault="00926446" w:rsidP="009E451E">
      <w:pPr>
        <w:pStyle w:val="RSCB02ArticleText"/>
        <w:numPr>
          <w:ilvl w:val="0"/>
          <w:numId w:val="10"/>
        </w:numPr>
      </w:pPr>
      <w:r w:rsidRPr="00926446">
        <w:t>The 1-octadecanethiol monolayer is blocking pores within the GDE structure. This inhibits gas flow and blocks electrolyte access to Cu particles lower in the catalyst layer.</w:t>
      </w:r>
    </w:p>
    <w:p w14:paraId="22EB9CA1" w14:textId="6DEE2CA7" w:rsidR="00926446" w:rsidRPr="00926446" w:rsidRDefault="00926446" w:rsidP="00926446">
      <w:pPr>
        <w:pStyle w:val="RSCB02ArticleText"/>
        <w:numPr>
          <w:ilvl w:val="0"/>
          <w:numId w:val="10"/>
        </w:numPr>
      </w:pPr>
      <w:r w:rsidRPr="00926446">
        <w:t>The advanced hydrophobicity of the 1</w:t>
      </w:r>
      <w:r w:rsidR="00E7293C">
        <w:noBreakHyphen/>
      </w:r>
      <w:r w:rsidRPr="00926446">
        <w:t>octadecanethiol layer results in a diminished proton supply to the catalyst surface, which becomes a limiting factor to the reaction rate.</w:t>
      </w:r>
    </w:p>
    <w:p w14:paraId="2455211F" w14:textId="19386BF6" w:rsidR="00926446" w:rsidRPr="00926446" w:rsidRDefault="00926446" w:rsidP="00926446">
      <w:pPr>
        <w:pStyle w:val="RSCB02ArticleText"/>
        <w:numPr>
          <w:ilvl w:val="0"/>
          <w:numId w:val="10"/>
        </w:numPr>
      </w:pPr>
      <w:r w:rsidRPr="00926446">
        <w:t>The adsorbed 1-octadecanethiol blocks active sites at the catalyst surface. This will lower the rate of water reduction, which is advantageous, but also lower the rate of the CO</w:t>
      </w:r>
      <w:r w:rsidRPr="00926446">
        <w:rPr>
          <w:vertAlign w:val="subscript"/>
        </w:rPr>
        <w:t>2</w:t>
      </w:r>
      <w:r w:rsidRPr="00926446">
        <w:t>RR, which is deleterious.</w:t>
      </w:r>
    </w:p>
    <w:p w14:paraId="781EE9BC" w14:textId="334332CE" w:rsidR="00926446" w:rsidRDefault="00926446" w:rsidP="00926446">
      <w:pPr>
        <w:pStyle w:val="RSCB02ArticleText"/>
        <w:numPr>
          <w:ilvl w:val="0"/>
          <w:numId w:val="10"/>
        </w:numPr>
      </w:pPr>
      <w:r w:rsidRPr="00926446">
        <w:t>The 1-octadecanethiol coated electrode produces a distinct reaction environment that changes the CO</w:t>
      </w:r>
      <w:r w:rsidRPr="00926446">
        <w:rPr>
          <w:vertAlign w:val="subscript"/>
        </w:rPr>
        <w:t>2</w:t>
      </w:r>
      <w:r w:rsidRPr="00926446">
        <w:t>RR mechanism. The net impact is an improved rate of C</w:t>
      </w:r>
      <w:r w:rsidRPr="00926446">
        <w:rPr>
          <w:vertAlign w:val="subscript"/>
        </w:rPr>
        <w:t>2</w:t>
      </w:r>
      <w:r w:rsidRPr="00926446">
        <w:t>H</w:t>
      </w:r>
      <w:r w:rsidRPr="00926446">
        <w:rPr>
          <w:vertAlign w:val="subscript"/>
        </w:rPr>
        <w:t>4</w:t>
      </w:r>
      <w:r w:rsidRPr="00926446">
        <w:t xml:space="preserve"> when the system is under kinetic control.</w:t>
      </w:r>
    </w:p>
    <w:p w14:paraId="3400DB42" w14:textId="29F19247" w:rsidR="00926446" w:rsidRPr="00926446" w:rsidRDefault="00926446" w:rsidP="00926446">
      <w:pPr>
        <w:pStyle w:val="RSCB02ArticleText"/>
      </w:pPr>
    </w:p>
    <w:p w14:paraId="54F9D6F8" w14:textId="2FB5080B" w:rsidR="00926446" w:rsidRDefault="00926446" w:rsidP="00926446">
      <w:pPr>
        <w:pStyle w:val="RSCB02ArticleText"/>
      </w:pPr>
      <w:r w:rsidRPr="00926446">
        <w:t>We consider the first option due the importance of rapid gas flow to the operations of GDEs in general. Open porous GDEs give a rapid rate of CO</w:t>
      </w:r>
      <w:r w:rsidRPr="00926446">
        <w:rPr>
          <w:vertAlign w:val="subscript"/>
        </w:rPr>
        <w:t>2</w:t>
      </w:r>
      <w:r w:rsidRPr="00926446">
        <w:t xml:space="preserve"> mass transport in the gas phase, which helps overcome low CO</w:t>
      </w:r>
      <w:r w:rsidRPr="00926446">
        <w:rPr>
          <w:vertAlign w:val="subscript"/>
        </w:rPr>
        <w:t>2</w:t>
      </w:r>
      <w:r w:rsidRPr="00926446">
        <w:t xml:space="preserve"> solubility in aqueous electrolytes to give a fast rate of reduction. It is conceivable that blocked GDE pores could restrict CO</w:t>
      </w:r>
      <w:r w:rsidRPr="00926446">
        <w:rPr>
          <w:vertAlign w:val="subscript"/>
        </w:rPr>
        <w:t>2</w:t>
      </w:r>
      <w:r w:rsidRPr="00926446">
        <w:t xml:space="preserve"> flow. This effect would likely have a proportionally larger impact at high current densities, where the low CO</w:t>
      </w:r>
      <w:r w:rsidRPr="00926446">
        <w:rPr>
          <w:vertAlign w:val="subscript"/>
        </w:rPr>
        <w:t>2</w:t>
      </w:r>
      <w:r w:rsidRPr="00926446">
        <w:t xml:space="preserve"> availability would lead to a greater proportion of the current density driving H</w:t>
      </w:r>
      <w:r w:rsidRPr="00926446">
        <w:rPr>
          <w:vertAlign w:val="subscript"/>
        </w:rPr>
        <w:t>2</w:t>
      </w:r>
      <w:r w:rsidRPr="00926446">
        <w:t xml:space="preserve"> evolution by water electrolysis. </w:t>
      </w:r>
    </w:p>
    <w:p w14:paraId="2A33FCB1" w14:textId="20428A2A" w:rsidR="00926446" w:rsidRPr="00926446" w:rsidRDefault="00926446" w:rsidP="00926446">
      <w:pPr>
        <w:pStyle w:val="RSCB02ArticleText"/>
      </w:pPr>
    </w:p>
    <w:p w14:paraId="6B16F0F4" w14:textId="5D98C16C" w:rsidR="00926446" w:rsidRDefault="00926446" w:rsidP="00926446">
      <w:pPr>
        <w:pStyle w:val="RSCB02ArticleText"/>
      </w:pPr>
    </w:p>
    <w:p w14:paraId="0FB8C3BC" w14:textId="32C2AA15" w:rsidR="00926446" w:rsidRDefault="00926446" w:rsidP="00926446">
      <w:pPr>
        <w:pStyle w:val="RSCB02ArticleText"/>
      </w:pPr>
      <w:r w:rsidRPr="00926446">
        <w:lastRenderedPageBreak/>
        <w:t>The second option is related to the overall reaction for C</w:t>
      </w:r>
      <w:r w:rsidRPr="00926446">
        <w:rPr>
          <w:vertAlign w:val="subscript"/>
        </w:rPr>
        <w:t>2</w:t>
      </w:r>
      <w:r w:rsidRPr="00926446">
        <w:t>H</w:t>
      </w:r>
      <w:r w:rsidRPr="00926446">
        <w:rPr>
          <w:vertAlign w:val="subscript"/>
        </w:rPr>
        <w:t>4</w:t>
      </w:r>
      <w:r w:rsidRPr="00926446">
        <w:t xml:space="preserve"> formation as described in Equation 3. The full mechanism requires a total of 12 proton transfers to come from the electrolyte. There is a clear need for CO</w:t>
      </w:r>
      <w:r w:rsidRPr="00926446">
        <w:rPr>
          <w:vertAlign w:val="subscript"/>
        </w:rPr>
        <w:t>2</w:t>
      </w:r>
      <w:r w:rsidRPr="00926446">
        <w:t xml:space="preserve"> and its reduction intermediates to interact with the electrolyte, which may be impeded by an overly hydrophobic surface.</w:t>
      </w:r>
    </w:p>
    <w:p w14:paraId="3F54628A" w14:textId="6A9C3B21" w:rsidR="00926446" w:rsidRPr="00926446" w:rsidRDefault="00926446" w:rsidP="00926446">
      <w:pPr>
        <w:pStyle w:val="RSCB02ArticleText"/>
      </w:pPr>
    </w:p>
    <w:p w14:paraId="3E39BC65" w14:textId="108D8B06" w:rsidR="00926446" w:rsidRDefault="00926446" w:rsidP="00926446">
      <w:pPr>
        <w:pStyle w:val="RSCB02ArticleText"/>
      </w:pPr>
      <w:r w:rsidRPr="00926446">
        <w:t>The third option is due to water reduction and CO</w:t>
      </w:r>
      <w:r w:rsidRPr="00926446">
        <w:rPr>
          <w:vertAlign w:val="subscript"/>
        </w:rPr>
        <w:t>2</w:t>
      </w:r>
      <w:r w:rsidRPr="00926446">
        <w:t xml:space="preserve"> reduction both requiring surface adsorption of the starting materials for electron transfers to occur. The observed electrochemical trend would then be a combination of both reactions being hindered to differing extents by the thiol layer.</w:t>
      </w:r>
    </w:p>
    <w:p w14:paraId="604DAD62" w14:textId="2233A148" w:rsidR="00926446" w:rsidRPr="00926446" w:rsidRDefault="00926446" w:rsidP="00926446">
      <w:pPr>
        <w:pStyle w:val="RSCB02ArticleText"/>
      </w:pPr>
    </w:p>
    <w:p w14:paraId="5DAD5BF3" w14:textId="58834095" w:rsidR="00926446" w:rsidRDefault="00926446" w:rsidP="00926446">
      <w:pPr>
        <w:pStyle w:val="RSCB02ArticleText"/>
      </w:pPr>
      <w:r w:rsidRPr="00926446">
        <w:t>The fourth option considers that, rather than the thiol specifically hindering CO</w:t>
      </w:r>
      <w:r w:rsidRPr="00926446">
        <w:rPr>
          <w:vertAlign w:val="subscript"/>
        </w:rPr>
        <w:t>2</w:t>
      </w:r>
      <w:r w:rsidRPr="00926446">
        <w:t xml:space="preserve">RR at larger current densities, the observed trend is due to an enhancement that can only be seen </w:t>
      </w:r>
      <w:r w:rsidRPr="00926446">
        <w:t>at less negative potentials. As the current density increases, limitations to the CO</w:t>
      </w:r>
      <w:r w:rsidRPr="00926446">
        <w:rPr>
          <w:vertAlign w:val="subscript"/>
        </w:rPr>
        <w:t>2</w:t>
      </w:r>
      <w:r w:rsidRPr="00926446">
        <w:t xml:space="preserve"> concentration or acceleration of parasitic water reduction outweigh the benefits to the CO</w:t>
      </w:r>
      <w:r w:rsidRPr="00926446">
        <w:rPr>
          <w:vertAlign w:val="subscript"/>
        </w:rPr>
        <w:t>2</w:t>
      </w:r>
      <w:r w:rsidRPr="00926446">
        <w:t xml:space="preserve">RR kinetics. </w:t>
      </w:r>
    </w:p>
    <w:p w14:paraId="47FD31E7" w14:textId="3E5171DD" w:rsidR="00926446" w:rsidRPr="00926446" w:rsidRDefault="00F3088D" w:rsidP="00926446">
      <w:pPr>
        <w:pStyle w:val="RSCB02ArticleText"/>
      </w:pPr>
      <w:r>
        <w:rPr>
          <w:noProof/>
          <w:w w:val="100"/>
          <w:lang w:eastAsia="en-GB"/>
        </w:rPr>
        <mc:AlternateContent>
          <mc:Choice Requires="wpg">
            <w:drawing>
              <wp:anchor distT="0" distB="0" distL="114300" distR="114300" simplePos="0" relativeHeight="251673600" behindDoc="0" locked="0" layoutInCell="1" allowOverlap="1" wp14:anchorId="0E379BF5" wp14:editId="17B99D5B">
                <wp:simplePos x="0" y="0"/>
                <wp:positionH relativeFrom="column">
                  <wp:posOffset>-8255</wp:posOffset>
                </wp:positionH>
                <wp:positionV relativeFrom="page">
                  <wp:posOffset>900430</wp:posOffset>
                </wp:positionV>
                <wp:extent cx="3141980" cy="610044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3141980" cy="6100445"/>
                          <a:chOff x="0" y="0"/>
                          <a:chExt cx="3142674" cy="6101402"/>
                        </a:xfrm>
                      </wpg:grpSpPr>
                      <pic:pic xmlns:pic="http://schemas.openxmlformats.org/drawingml/2006/picture">
                        <pic:nvPicPr>
                          <pic:cNvPr id="16" name="Picture 16"/>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1875" y="0"/>
                            <a:ext cx="2995996" cy="5062987"/>
                          </a:xfrm>
                          <a:prstGeom prst="rect">
                            <a:avLst/>
                          </a:prstGeom>
                        </pic:spPr>
                      </pic:pic>
                      <wps:wsp>
                        <wps:cNvPr id="17" name="Text Box 2"/>
                        <wps:cNvSpPr txBox="1">
                          <a:spLocks noChangeArrowheads="1"/>
                        </wps:cNvSpPr>
                        <wps:spPr bwMode="auto">
                          <a:xfrm>
                            <a:off x="0" y="5022302"/>
                            <a:ext cx="3142674" cy="1079100"/>
                          </a:xfrm>
                          <a:prstGeom prst="rect">
                            <a:avLst/>
                          </a:prstGeom>
                          <a:noFill/>
                          <a:ln w="9525">
                            <a:noFill/>
                            <a:miter lim="800000"/>
                            <a:headEnd/>
                            <a:tailEnd/>
                          </a:ln>
                        </wps:spPr>
                        <wps:txbx>
                          <w:txbxContent>
                            <w:p w14:paraId="5D35BA42" w14:textId="2B0F2AF5" w:rsidR="00926446" w:rsidRPr="00F3088D" w:rsidRDefault="00926446" w:rsidP="00926446">
                              <w:pPr>
                                <w:pStyle w:val="RSCI05CaptiontoFigureSchemeChartwithbottombar"/>
                                <w:rPr>
                                  <w:w w:val="108"/>
                                </w:rPr>
                              </w:pPr>
                              <w:r w:rsidRPr="00E515FC">
                                <w:rPr>
                                  <w:b/>
                                  <w:w w:val="108"/>
                                </w:rPr>
                                <w:t xml:space="preserve">Figure </w:t>
                              </w:r>
                              <w:r>
                                <w:rPr>
                                  <w:b/>
                                  <w:w w:val="108"/>
                                </w:rPr>
                                <w:t>4</w:t>
                              </w:r>
                              <w:r w:rsidRPr="00E515FC">
                                <w:rPr>
                                  <w:b/>
                                  <w:w w:val="108"/>
                                </w:rPr>
                                <w:t xml:space="preserve">. </w:t>
                              </w:r>
                              <w:r w:rsidR="00E7293C">
                                <w:rPr>
                                  <w:b/>
                                  <w:bCs w:val="0"/>
                                  <w:w w:val="108"/>
                                </w:rPr>
                                <w:t xml:space="preserve">A. </w:t>
                              </w:r>
                              <w:r w:rsidR="00E7293C">
                                <w:rPr>
                                  <w:w w:val="108"/>
                                </w:rPr>
                                <w:t>Faradaic efficiency for C</w:t>
                              </w:r>
                              <w:r w:rsidR="00E7293C">
                                <w:rPr>
                                  <w:w w:val="108"/>
                                  <w:vertAlign w:val="subscript"/>
                                </w:rPr>
                                <w:t>2</w:t>
                              </w:r>
                              <w:r w:rsidR="00E7293C">
                                <w:rPr>
                                  <w:w w:val="108"/>
                                </w:rPr>
                                <w:t>H</w:t>
                              </w:r>
                              <w:r w:rsidR="00E7293C">
                                <w:rPr>
                                  <w:w w:val="108"/>
                                  <w:vertAlign w:val="subscript"/>
                                </w:rPr>
                                <w:t>4</w:t>
                              </w:r>
                              <w:r w:rsidR="00E7293C">
                                <w:rPr>
                                  <w:w w:val="108"/>
                                </w:rPr>
                                <w:t xml:space="preserve"> formation (%</w:t>
                              </w:r>
                              <w:r w:rsidR="00E7293C">
                                <w:rPr>
                                  <w:i/>
                                  <w:iCs/>
                                  <w:w w:val="108"/>
                                </w:rPr>
                                <w:t>FE</w:t>
                              </w:r>
                              <w:r w:rsidR="00E7293C">
                                <w:rPr>
                                  <w:w w:val="108"/>
                                  <w:vertAlign w:val="subscript"/>
                                </w:rPr>
                                <w:t>C</w:t>
                              </w:r>
                              <w:r w:rsidR="00E7293C" w:rsidRPr="00E7293C">
                                <w:rPr>
                                  <w:w w:val="108"/>
                                  <w:position w:val="-2"/>
                                  <w:vertAlign w:val="subscript"/>
                                </w:rPr>
                                <w:t>2</w:t>
                              </w:r>
                              <w:r w:rsidR="00E7293C">
                                <w:rPr>
                                  <w:w w:val="108"/>
                                  <w:vertAlign w:val="subscript"/>
                                </w:rPr>
                                <w:t>H</w:t>
                              </w:r>
                              <w:r w:rsidR="00E7293C" w:rsidRPr="00E7293C">
                                <w:rPr>
                                  <w:w w:val="108"/>
                                  <w:position w:val="-2"/>
                                  <w:vertAlign w:val="subscript"/>
                                </w:rPr>
                                <w:t>4</w:t>
                              </w:r>
                              <w:r w:rsidR="00E7293C">
                                <w:rPr>
                                  <w:w w:val="108"/>
                                </w:rPr>
                                <w:t>) during galvanostatic CO</w:t>
                              </w:r>
                              <w:r w:rsidR="00E7293C">
                                <w:rPr>
                                  <w:w w:val="108"/>
                                  <w:vertAlign w:val="subscript"/>
                                </w:rPr>
                                <w:t>2</w:t>
                              </w:r>
                              <w:r w:rsidR="00E7293C">
                                <w:rPr>
                                  <w:w w:val="108"/>
                                </w:rPr>
                                <w:t xml:space="preserve"> reduction at a 500 nm Cu GDE in 1 M KOH with (red) and without (black) a monolayer of 1-octadecanethiol to form a hydrophobic interface. </w:t>
                              </w:r>
                              <w:r w:rsidR="00F3088D">
                                <w:rPr>
                                  <w:b/>
                                  <w:bCs w:val="0"/>
                                  <w:w w:val="108"/>
                                </w:rPr>
                                <w:t xml:space="preserve">B. </w:t>
                              </w:r>
                              <w:r w:rsidR="00F3088D">
                                <w:rPr>
                                  <w:w w:val="108"/>
                                </w:rPr>
                                <w:t>%</w:t>
                              </w:r>
                              <w:r w:rsidR="00F3088D">
                                <w:rPr>
                                  <w:i/>
                                  <w:iCs/>
                                  <w:w w:val="108"/>
                                </w:rPr>
                                <w:t>FE</w:t>
                              </w:r>
                              <w:r w:rsidR="00F3088D">
                                <w:rPr>
                                  <w:w w:val="108"/>
                                </w:rPr>
                                <w:t xml:space="preserve"> for CO, CH</w:t>
                              </w:r>
                              <w:r w:rsidR="00F3088D">
                                <w:rPr>
                                  <w:w w:val="108"/>
                                  <w:vertAlign w:val="subscript"/>
                                </w:rPr>
                                <w:t>4</w:t>
                              </w:r>
                              <w:r w:rsidR="00F3088D">
                                <w:rPr>
                                  <w:w w:val="108"/>
                                </w:rPr>
                                <w:t xml:space="preserve"> and C</w:t>
                              </w:r>
                              <w:r w:rsidR="00F3088D">
                                <w:rPr>
                                  <w:w w:val="108"/>
                                  <w:vertAlign w:val="subscript"/>
                                </w:rPr>
                                <w:t>2</w:t>
                              </w:r>
                              <w:r w:rsidR="00F3088D">
                                <w:rPr>
                                  <w:w w:val="108"/>
                                </w:rPr>
                                <w:t>H</w:t>
                              </w:r>
                              <w:r w:rsidR="00F3088D">
                                <w:rPr>
                                  <w:w w:val="108"/>
                                  <w:vertAlign w:val="subscript"/>
                                </w:rPr>
                                <w:t>4</w:t>
                              </w:r>
                              <w:r w:rsidR="00F3088D">
                                <w:rPr>
                                  <w:w w:val="108"/>
                                </w:rPr>
                                <w:t xml:space="preserve"> with and without the 1-octadecanethiol layer during galvanostatic CO</w:t>
                              </w:r>
                              <w:r w:rsidR="00F3088D">
                                <w:rPr>
                                  <w:w w:val="108"/>
                                  <w:vertAlign w:val="subscript"/>
                                </w:rPr>
                                <w:t>2</w:t>
                              </w:r>
                              <w:r w:rsidR="00F3088D">
                                <w:rPr>
                                  <w:w w:val="108"/>
                                </w:rPr>
                                <w:t xml:space="preserve"> reduction at -50 mA cm</w:t>
                              </w:r>
                              <w:r w:rsidR="00F3088D">
                                <w:rPr>
                                  <w:w w:val="108"/>
                                  <w:vertAlign w:val="superscript"/>
                                </w:rPr>
                                <w:t>-2</w:t>
                              </w:r>
                              <w:r w:rsidR="00F3088D">
                                <w:rPr>
                                  <w:w w:val="108"/>
                                </w:rPr>
                                <w:t xml:space="preserve"> using the same conditions as in A. Error bars display one standard deviation (</w:t>
                              </w:r>
                              <w:r w:rsidR="00F3088D">
                                <w:rPr>
                                  <w:i/>
                                  <w:iCs/>
                                  <w:w w:val="108"/>
                                </w:rPr>
                                <w:t>n</w:t>
                              </w:r>
                              <w:r w:rsidR="00F3088D">
                                <w:rPr>
                                  <w:w w:val="108"/>
                                </w:rPr>
                                <w:t xml:space="preserve"> = 3). </w:t>
                              </w:r>
                            </w:p>
                            <w:p w14:paraId="71376CCF" w14:textId="77777777" w:rsidR="00926446" w:rsidRDefault="00926446" w:rsidP="00926446"/>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E379BF5" id="Group 18" o:spid="_x0000_s1036" style="position:absolute;left:0;text-align:left;margin-left:-.65pt;margin-top:70.9pt;width:247.4pt;height:480.35pt;z-index:251673600;mso-position-vertical-relative:page;mso-width-relative:margin;mso-height-relative:margin" coordsize="31426,6101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">
                <v:shape id="Picture 16" o:spid="_x0000_s1037" type="#_x0000_t75" style="position:absolute;left:118;width:29960;height:50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">
                  <v:imagedata r:id="rId21" o:title=""/>
                </v:shape>
                <v:shape id="_x0000_s1038" type="#_x0000_t202" style="position:absolute;top:50223;width:31426;height:10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5D35BA42" w14:textId="2B0F2AF5" w:rsidR="00926446" w:rsidRPr="00F3088D" w:rsidRDefault="00926446" w:rsidP="00926446">
                        <w:pPr>
                          <w:pStyle w:val="RSCI05CaptiontoFigureSchemeChartwithbottombar"/>
                          <w:rPr>
                            <w:w w:val="108"/>
                          </w:rPr>
                        </w:pPr>
                        <w:r w:rsidRPr="00E515FC">
                          <w:rPr>
                            <w:b/>
                            <w:w w:val="108"/>
                          </w:rPr>
                          <w:t xml:space="preserve">Figure </w:t>
                        </w:r>
                        <w:r>
                          <w:rPr>
                            <w:b/>
                            <w:w w:val="108"/>
                          </w:rPr>
                          <w:t>4</w:t>
                        </w:r>
                        <w:r w:rsidRPr="00E515FC">
                          <w:rPr>
                            <w:b/>
                            <w:w w:val="108"/>
                          </w:rPr>
                          <w:t xml:space="preserve">. </w:t>
                        </w:r>
                        <w:r w:rsidR="00E7293C">
                          <w:rPr>
                            <w:b/>
                            <w:bCs w:val="0"/>
                            <w:w w:val="108"/>
                          </w:rPr>
                          <w:t xml:space="preserve">A. </w:t>
                        </w:r>
                        <w:r w:rsidR="00E7293C">
                          <w:rPr>
                            <w:w w:val="108"/>
                          </w:rPr>
                          <w:t>Faradaic efficiency for C</w:t>
                        </w:r>
                        <w:r w:rsidR="00E7293C">
                          <w:rPr>
                            <w:w w:val="108"/>
                            <w:vertAlign w:val="subscript"/>
                          </w:rPr>
                          <w:t>2</w:t>
                        </w:r>
                        <w:r w:rsidR="00E7293C">
                          <w:rPr>
                            <w:w w:val="108"/>
                          </w:rPr>
                          <w:t>H</w:t>
                        </w:r>
                        <w:r w:rsidR="00E7293C">
                          <w:rPr>
                            <w:w w:val="108"/>
                            <w:vertAlign w:val="subscript"/>
                          </w:rPr>
                          <w:t>4</w:t>
                        </w:r>
                        <w:r w:rsidR="00E7293C">
                          <w:rPr>
                            <w:w w:val="108"/>
                          </w:rPr>
                          <w:t xml:space="preserve"> formation (%</w:t>
                        </w:r>
                        <w:r w:rsidR="00E7293C">
                          <w:rPr>
                            <w:i/>
                            <w:iCs/>
                            <w:w w:val="108"/>
                          </w:rPr>
                          <w:t>FE</w:t>
                        </w:r>
                        <w:r w:rsidR="00E7293C">
                          <w:rPr>
                            <w:w w:val="108"/>
                            <w:vertAlign w:val="subscript"/>
                          </w:rPr>
                          <w:t>C</w:t>
                        </w:r>
                        <w:r w:rsidR="00E7293C" w:rsidRPr="00E7293C">
                          <w:rPr>
                            <w:w w:val="108"/>
                            <w:position w:val="-2"/>
                            <w:vertAlign w:val="subscript"/>
                          </w:rPr>
                          <w:t>2</w:t>
                        </w:r>
                        <w:r w:rsidR="00E7293C">
                          <w:rPr>
                            <w:w w:val="108"/>
                            <w:vertAlign w:val="subscript"/>
                          </w:rPr>
                          <w:t>H</w:t>
                        </w:r>
                        <w:r w:rsidR="00E7293C" w:rsidRPr="00E7293C">
                          <w:rPr>
                            <w:w w:val="108"/>
                            <w:position w:val="-2"/>
                            <w:vertAlign w:val="subscript"/>
                          </w:rPr>
                          <w:t>4</w:t>
                        </w:r>
                        <w:r w:rsidR="00E7293C">
                          <w:rPr>
                            <w:w w:val="108"/>
                          </w:rPr>
                          <w:t>) during galvanostatic CO</w:t>
                        </w:r>
                        <w:r w:rsidR="00E7293C">
                          <w:rPr>
                            <w:w w:val="108"/>
                            <w:vertAlign w:val="subscript"/>
                          </w:rPr>
                          <w:t>2</w:t>
                        </w:r>
                        <w:r w:rsidR="00E7293C">
                          <w:rPr>
                            <w:w w:val="108"/>
                          </w:rPr>
                          <w:t xml:space="preserve"> reduction at a 500 nm Cu GDE in 1 M KOH with (red) and without (black) a monolayer of 1-octadecanethiol to form a hydrophobic interface. </w:t>
                        </w:r>
                        <w:r w:rsidR="00F3088D">
                          <w:rPr>
                            <w:b/>
                            <w:bCs w:val="0"/>
                            <w:w w:val="108"/>
                          </w:rPr>
                          <w:t xml:space="preserve">B. </w:t>
                        </w:r>
                        <w:r w:rsidR="00F3088D">
                          <w:rPr>
                            <w:w w:val="108"/>
                          </w:rPr>
                          <w:t>%</w:t>
                        </w:r>
                        <w:r w:rsidR="00F3088D">
                          <w:rPr>
                            <w:i/>
                            <w:iCs/>
                            <w:w w:val="108"/>
                          </w:rPr>
                          <w:t>FE</w:t>
                        </w:r>
                        <w:r w:rsidR="00F3088D">
                          <w:rPr>
                            <w:w w:val="108"/>
                          </w:rPr>
                          <w:t xml:space="preserve"> for CO, CH</w:t>
                        </w:r>
                        <w:r w:rsidR="00F3088D">
                          <w:rPr>
                            <w:w w:val="108"/>
                            <w:vertAlign w:val="subscript"/>
                          </w:rPr>
                          <w:t>4</w:t>
                        </w:r>
                        <w:r w:rsidR="00F3088D">
                          <w:rPr>
                            <w:w w:val="108"/>
                          </w:rPr>
                          <w:t xml:space="preserve"> and C</w:t>
                        </w:r>
                        <w:r w:rsidR="00F3088D">
                          <w:rPr>
                            <w:w w:val="108"/>
                            <w:vertAlign w:val="subscript"/>
                          </w:rPr>
                          <w:t>2</w:t>
                        </w:r>
                        <w:r w:rsidR="00F3088D">
                          <w:rPr>
                            <w:w w:val="108"/>
                          </w:rPr>
                          <w:t>H</w:t>
                        </w:r>
                        <w:r w:rsidR="00F3088D">
                          <w:rPr>
                            <w:w w:val="108"/>
                            <w:vertAlign w:val="subscript"/>
                          </w:rPr>
                          <w:t>4</w:t>
                        </w:r>
                        <w:r w:rsidR="00F3088D">
                          <w:rPr>
                            <w:w w:val="108"/>
                          </w:rPr>
                          <w:t xml:space="preserve"> with and without the 1-octadecanethiol layer during galvanostatic CO</w:t>
                        </w:r>
                        <w:r w:rsidR="00F3088D">
                          <w:rPr>
                            <w:w w:val="108"/>
                            <w:vertAlign w:val="subscript"/>
                          </w:rPr>
                          <w:t>2</w:t>
                        </w:r>
                        <w:r w:rsidR="00F3088D">
                          <w:rPr>
                            <w:w w:val="108"/>
                          </w:rPr>
                          <w:t xml:space="preserve"> reduction at -50 mA cm</w:t>
                        </w:r>
                        <w:r w:rsidR="00F3088D">
                          <w:rPr>
                            <w:w w:val="108"/>
                            <w:vertAlign w:val="superscript"/>
                          </w:rPr>
                          <w:t>-2</w:t>
                        </w:r>
                        <w:r w:rsidR="00F3088D">
                          <w:rPr>
                            <w:w w:val="108"/>
                          </w:rPr>
                          <w:t xml:space="preserve"> using the same conditions as in A. Error bars display one standard deviation (</w:t>
                        </w:r>
                        <w:r w:rsidR="00F3088D">
                          <w:rPr>
                            <w:i/>
                            <w:iCs/>
                            <w:w w:val="108"/>
                          </w:rPr>
                          <w:t>n</w:t>
                        </w:r>
                        <w:r w:rsidR="00F3088D">
                          <w:rPr>
                            <w:w w:val="108"/>
                          </w:rPr>
                          <w:t xml:space="preserve"> = 3). </w:t>
                        </w:r>
                      </w:p>
                      <w:p w14:paraId="71376CCF" w14:textId="77777777" w:rsidR="00926446" w:rsidRDefault="00926446" w:rsidP="00926446"/>
                    </w:txbxContent>
                  </v:textbox>
                </v:shape>
                <w10:wrap type="topAndBottom" anchory="page"/>
              </v:group>
            </w:pict>
          </mc:Fallback>
        </mc:AlternateContent>
      </w:r>
      <w:r w:rsidR="00926446" w:rsidRPr="00926446">
        <w:t xml:space="preserve"> </w:t>
      </w:r>
    </w:p>
    <w:p w14:paraId="57704222" w14:textId="256C7A00" w:rsidR="00926446" w:rsidRDefault="00926446" w:rsidP="00926446">
      <w:pPr>
        <w:pStyle w:val="RSCB02ArticleText"/>
      </w:pPr>
      <w:r w:rsidRPr="00926446">
        <w:t xml:space="preserve">We can gain insights into which is the more likely cause from the clear difference </w:t>
      </w:r>
      <w:r w:rsidR="00F3088D">
        <w:t>between</w:t>
      </w:r>
      <w:r w:rsidRPr="00926446">
        <w:t xml:space="preserve"> the Tafel slope. Small variances in the Tafel slope are a simple means to demonstrate relative kinetic activity of catalysts towards a certain electrochemical reaction. However, the sizeable difference in the Tafel slope seen here implies that the presence of the 1-octadecanethiol has impacted the rate determining step of the reaction.</w:t>
      </w:r>
      <w:r w:rsidRPr="00926446">
        <w:fldChar w:fldCharType="begin"/>
      </w:r>
      <w:r w:rsidRPr="00926446">
        <w:instrText xml:space="preserve"> ADDIN EN.CITE &lt;EndNote&gt;&lt;Cite&gt;&lt;Author&gt;Shinagawa&lt;/Author&gt;&lt;Year&gt;2015&lt;/Year&gt;&lt;RecNum&gt;1059&lt;/RecNum&gt;&lt;DisplayText&gt;&lt;style face="superscript"&gt;26&lt;/style&gt;&lt;/DisplayText&gt;&lt;record&gt;&lt;rec-number&gt;1059&lt;/rec-number&gt;&lt;foreign-keys&gt;&lt;key app="EN" db-id="9saf505ejz05dsew2f7v95stztdsxeaf25xs" timestamp="1607100656"&gt;1059&lt;/key&gt;&lt;/foreign-keys&gt;&lt;ref-type name="Journal Article"&gt;17&lt;/ref-type&gt;&lt;contributors&gt;&lt;authors&gt;&lt;author&gt;Shinagawa, Tatsuya&lt;/author&gt;&lt;author&gt;Garcia-Esparza, Angel T.&lt;/author&gt;&lt;author&gt;Takanabe, Kazuhiro&lt;/author&gt;&lt;/authors&gt;&lt;/contributors&gt;&lt;titles&gt;&lt;title&gt;Insight on Tafel slopes from a microkinetic analysis of aqueous electrocatalysis for energy conversion&lt;/title&gt;&lt;secondary-title&gt;Scientific Reports&lt;/secondary-title&gt;&lt;/titles&gt;&lt;periodical&gt;&lt;full-title&gt;Scientific Reports&lt;/full-title&gt;&lt;abbr-1&gt;Sci. Rep.&lt;/abbr-1&gt;&lt;abbr-2&gt;Sci Rep&lt;/abbr-2&gt;&lt;/periodical&gt;&lt;pages&gt;13801&lt;/pages&gt;&lt;volume&gt;5&lt;/volume&gt;&lt;number&gt;1&lt;/number&gt;&lt;dates&gt;&lt;year&gt;2015&lt;/year&gt;&lt;pub-dates&gt;&lt;date&gt;2015/09/08&lt;/date&gt;&lt;/pub-dates&gt;&lt;/dates&gt;&lt;isbn&gt;2045-2322&lt;/isbn&gt;&lt;urls&gt;&lt;related-urls&gt;&lt;url&gt;https://doi.org/10.1038/srep13801&lt;/url&gt;&lt;/related-urls&gt;&lt;/urls&gt;&lt;electronic-resource-num&gt;10.1038/srep13801&lt;/electronic-resource-num&gt;&lt;/record&gt;&lt;/Cite&gt;&lt;/EndNote&gt;</w:instrText>
      </w:r>
      <w:r w:rsidRPr="00926446">
        <w:fldChar w:fldCharType="separate"/>
      </w:r>
      <w:r w:rsidRPr="00926446">
        <w:rPr>
          <w:vertAlign w:val="superscript"/>
        </w:rPr>
        <w:t>26</w:t>
      </w:r>
      <w:r w:rsidRPr="00926446">
        <w:fldChar w:fldCharType="end"/>
      </w:r>
      <w:r w:rsidRPr="00926446">
        <w:t xml:space="preserve">  In the case of CO</w:t>
      </w:r>
      <w:r w:rsidRPr="00926446">
        <w:rPr>
          <w:vertAlign w:val="subscript"/>
        </w:rPr>
        <w:t>2</w:t>
      </w:r>
      <w:r w:rsidRPr="00926446">
        <w:t>RR, the rate determining step is usually discussed as the first electron transfer to CO</w:t>
      </w:r>
      <w:r w:rsidRPr="00926446">
        <w:rPr>
          <w:vertAlign w:val="subscript"/>
        </w:rPr>
        <w:t>2</w:t>
      </w:r>
      <w:r w:rsidRPr="00926446">
        <w:t xml:space="preserve"> to give the adsorbed radical anion (*CO</w:t>
      </w:r>
      <w:r w:rsidRPr="00926446">
        <w:rPr>
          <w:vertAlign w:val="subscript"/>
        </w:rPr>
        <w:t>2</w:t>
      </w:r>
      <w:r w:rsidRPr="00926446">
        <w:rPr>
          <w:vertAlign w:val="superscript"/>
        </w:rPr>
        <w:t>•–</w:t>
      </w:r>
      <w:r w:rsidRPr="00926446">
        <w:t>)</w:t>
      </w:r>
    </w:p>
    <w:p w14:paraId="1C318591" w14:textId="77777777" w:rsidR="00DB59FC" w:rsidRPr="00926446" w:rsidRDefault="00DB59FC" w:rsidP="00926446">
      <w:pPr>
        <w:pStyle w:val="RSCB02ArticleText"/>
      </w:pPr>
    </w:p>
    <w:p w14:paraId="08A5FCAE" w14:textId="0AF61658" w:rsidR="00926446" w:rsidRDefault="00926446" w:rsidP="00926446">
      <w:pPr>
        <w:pStyle w:val="RSCB02ArticleText"/>
      </w:pPr>
      <w:r w:rsidRPr="00926446">
        <w:t>* + CO</w:t>
      </w:r>
      <w:r w:rsidRPr="00926446">
        <w:rPr>
          <w:vertAlign w:val="subscript"/>
        </w:rPr>
        <w:t>2</w:t>
      </w:r>
      <w:r w:rsidRPr="00926446">
        <w:t xml:space="preserve"> + e</w:t>
      </w:r>
      <w:r w:rsidRPr="00926446">
        <w:rPr>
          <w:vertAlign w:val="superscript"/>
        </w:rPr>
        <w:t>–</w:t>
      </w:r>
      <w:r w:rsidRPr="00926446">
        <w:t xml:space="preserve"> → *CO</w:t>
      </w:r>
      <w:r w:rsidRPr="00926446">
        <w:rPr>
          <w:vertAlign w:val="subscript"/>
        </w:rPr>
        <w:t>2</w:t>
      </w:r>
      <w:r w:rsidRPr="00926446">
        <w:rPr>
          <w:vertAlign w:val="superscript"/>
        </w:rPr>
        <w:t>•–</w:t>
      </w:r>
      <w:r w:rsidRPr="00926446">
        <w:tab/>
      </w:r>
      <w:r w:rsidRPr="00926446">
        <w:tab/>
      </w:r>
      <w:r w:rsidRPr="00926446">
        <w:tab/>
      </w:r>
      <w:r w:rsidRPr="00926446">
        <w:tab/>
      </w:r>
      <w:r w:rsidRPr="00926446">
        <w:tab/>
      </w:r>
      <w:r w:rsidRPr="00926446">
        <w:tab/>
      </w:r>
      <w:r w:rsidRPr="00926446">
        <w:tab/>
      </w:r>
      <w:r w:rsidRPr="00926446">
        <w:tab/>
      </w:r>
      <w:r w:rsidRPr="00926446">
        <w:tab/>
        <w:t>(7)</w:t>
      </w:r>
    </w:p>
    <w:p w14:paraId="1DC3E545" w14:textId="77777777" w:rsidR="00DB59FC" w:rsidRPr="00926446" w:rsidRDefault="00DB59FC" w:rsidP="00926446">
      <w:pPr>
        <w:pStyle w:val="RSCB02ArticleText"/>
      </w:pPr>
    </w:p>
    <w:p w14:paraId="62DB4905" w14:textId="50DE6800" w:rsidR="00926446" w:rsidRDefault="00926446" w:rsidP="00926446">
      <w:pPr>
        <w:pStyle w:val="RSCB02ArticleText"/>
      </w:pPr>
      <w:r w:rsidRPr="00926446">
        <w:t>where * indicates a surface site on the Cu catalyst. The Tafel slope for a reaction with this rate determining step would be expected to be -118 mV, assuming that the transfer coefficient is 0.5 and temperature is 298 K.</w:t>
      </w:r>
      <w:r w:rsidRPr="00926446">
        <w:fldChar w:fldCharType="begin"/>
      </w:r>
      <w:r w:rsidRPr="00926446">
        <w:instrText xml:space="preserve"> ADDIN EN.CITE &lt;EndNote&gt;&lt;Cite&gt;&lt;Author&gt;Lee&lt;/Author&gt;&lt;Year&gt;2018&lt;/Year&gt;&lt;RecNum&gt;1060&lt;/RecNum&gt;&lt;DisplayText&gt;&lt;style face="superscript"&gt;27&lt;/style&gt;&lt;/DisplayText&gt;&lt;record&gt;&lt;rec-number&gt;1060&lt;/rec-number&gt;&lt;foreign-keys&gt;&lt;key app="EN" db-id="9saf505ejz05dsew2f7v95stztdsxeaf25xs" timestamp="1607101231"&gt;1060&lt;/key&gt;&lt;/foreign-keys&gt;&lt;ref-type name="Journal Article"&gt;17&lt;/ref-type&gt;&lt;contributors&gt;&lt;authors&gt;&lt;author&gt;Lee, Chan Woo&lt;/author&gt;&lt;author&gt;Cho, Nam Heon&lt;/author&gt;&lt;author&gt;Im, Sang Won&lt;/author&gt;&lt;author&gt;Jee, Michael Shincheon&lt;/author&gt;&lt;author&gt;Hwang, Yun Jeong&lt;/author&gt;&lt;author&gt;Min, Byoung Koun&lt;/author&gt;&lt;author&gt;Nam, Ki Tae&lt;/author&gt;&lt;/authors&gt;&lt;/contributors&gt;&lt;titles&gt;&lt;title&gt;New challenges of electrokinetic studies in investigating the reaction mechanism of electrochemical CO2 reduction&lt;/title&gt;&lt;secondary-title&gt;Journal of Materials Chemistry A&lt;/secondary-title&gt;&lt;/titles&gt;&lt;periodical&gt;&lt;full-title&gt;Journal of Materials Chemistry A&lt;/full-title&gt;&lt;abbr-1&gt;J. Mater. Chem. A&lt;/abbr-1&gt;&lt;abbr-2&gt;J Mater Chem A&lt;/abbr-2&gt;&lt;/periodical&gt;&lt;pages&gt;14043-14057&lt;/pages&gt;&lt;volume&gt;6&lt;/volume&gt;&lt;number&gt;29&lt;/number&gt;&lt;dates&gt;&lt;year&gt;2018&lt;/year&gt;&lt;/dates&gt;&lt;publisher&gt;The Royal Society of Chemistry&lt;/publisher&gt;&lt;isbn&gt;2050-7488&lt;/isbn&gt;&lt;work-type&gt;10.1039/C8TA03480J&lt;/work-type&gt;&lt;urls&gt;&lt;related-urls&gt;&lt;url&gt;http://dx.doi.org/10.1039/C8TA03480J&lt;/url&gt;&lt;/related-urls&gt;&lt;/urls&gt;&lt;electronic-resource-num&gt;10.1039/C8TA03480J&lt;/electronic-resource-num&gt;&lt;/record&gt;&lt;/Cite&gt;&lt;/EndNote&gt;</w:instrText>
      </w:r>
      <w:r w:rsidRPr="00926446">
        <w:fldChar w:fldCharType="separate"/>
      </w:r>
      <w:r w:rsidRPr="00926446">
        <w:rPr>
          <w:vertAlign w:val="superscript"/>
        </w:rPr>
        <w:t>27</w:t>
      </w:r>
      <w:r w:rsidRPr="00926446">
        <w:fldChar w:fldCharType="end"/>
      </w:r>
      <w:r w:rsidRPr="00926446">
        <w:t xml:space="preserve"> This agrees with our experimental Tafel slope recorded at the bare electrode in </w:t>
      </w:r>
      <w:r w:rsidR="00DB59FC">
        <w:t>Figure 3</w:t>
      </w:r>
      <w:r w:rsidRPr="00926446">
        <w:t>D. However, the Tafel slope for the 1-octadecanethiol coated electrode is significantly smaller at -43.1 mV dec</w:t>
      </w:r>
      <w:r w:rsidRPr="00926446">
        <w:rPr>
          <w:vertAlign w:val="superscript"/>
        </w:rPr>
        <w:t>-1</w:t>
      </w:r>
      <w:r w:rsidRPr="00926446">
        <w:t>. This cannot be explained by deviations in the transfer coefficient, and instead points to a change in the rate determining step to the second proton-coupled electron transfer</w:t>
      </w:r>
    </w:p>
    <w:p w14:paraId="7F48B65E" w14:textId="77777777" w:rsidR="00DB59FC" w:rsidRPr="00926446" w:rsidRDefault="00DB59FC" w:rsidP="00926446">
      <w:pPr>
        <w:pStyle w:val="RSCB02ArticleText"/>
      </w:pPr>
    </w:p>
    <w:p w14:paraId="118D2C4C" w14:textId="171AD12F" w:rsidR="00926446" w:rsidRDefault="00926446" w:rsidP="00926446">
      <w:pPr>
        <w:pStyle w:val="RSCB02ArticleText"/>
      </w:pPr>
      <w:r w:rsidRPr="00926446">
        <w:t>*COOH + e</w:t>
      </w:r>
      <w:r w:rsidRPr="00926446">
        <w:rPr>
          <w:vertAlign w:val="superscript"/>
        </w:rPr>
        <w:t>–</w:t>
      </w:r>
      <w:r w:rsidRPr="00926446">
        <w:t xml:space="preserve"> + H</w:t>
      </w:r>
      <w:r w:rsidRPr="00926446">
        <w:rPr>
          <w:vertAlign w:val="superscript"/>
        </w:rPr>
        <w:t>+</w:t>
      </w:r>
      <w:r w:rsidRPr="00926446">
        <w:t xml:space="preserve"> → *CO + H</w:t>
      </w:r>
      <w:r w:rsidRPr="00926446">
        <w:rPr>
          <w:vertAlign w:val="subscript"/>
        </w:rPr>
        <w:t>2</w:t>
      </w:r>
      <w:r w:rsidRPr="00926446">
        <w:t>O</w:t>
      </w:r>
      <w:r w:rsidRPr="00926446">
        <w:tab/>
      </w:r>
      <w:r w:rsidRPr="00926446">
        <w:tab/>
      </w:r>
      <w:r w:rsidRPr="00926446">
        <w:tab/>
      </w:r>
      <w:r w:rsidRPr="00926446">
        <w:tab/>
      </w:r>
      <w:r w:rsidRPr="00926446">
        <w:tab/>
      </w:r>
      <w:r w:rsidRPr="00926446">
        <w:tab/>
      </w:r>
      <w:r w:rsidRPr="00926446">
        <w:tab/>
      </w:r>
      <w:r w:rsidRPr="00926446">
        <w:tab/>
        <w:t>(8)</w:t>
      </w:r>
    </w:p>
    <w:p w14:paraId="7AD7A8B3" w14:textId="086B4E84" w:rsidR="00DB59FC" w:rsidRPr="00926446" w:rsidRDefault="00DB59FC" w:rsidP="00926446">
      <w:pPr>
        <w:pStyle w:val="RSCB02ArticleText"/>
      </w:pPr>
    </w:p>
    <w:p w14:paraId="6FE90D2A" w14:textId="5362FEC3" w:rsidR="00926446" w:rsidRDefault="00926446" w:rsidP="00926446">
      <w:pPr>
        <w:pStyle w:val="RSCB02ArticleText"/>
      </w:pPr>
      <w:r w:rsidRPr="00926446">
        <w:t>which has been calculated to be 39 mV dec</w:t>
      </w:r>
      <w:r w:rsidRPr="00926446">
        <w:rPr>
          <w:vertAlign w:val="superscript"/>
        </w:rPr>
        <w:t>-1</w:t>
      </w:r>
      <w:r w:rsidRPr="00926446">
        <w:t>, with the same assumptions as previously mentioned.</w:t>
      </w:r>
      <w:r w:rsidRPr="00926446">
        <w:fldChar w:fldCharType="begin"/>
      </w:r>
      <w:r w:rsidRPr="00926446">
        <w:instrText xml:space="preserve"> ADDIN EN.CITE &lt;EndNote&gt;&lt;Cite&gt;&lt;Author&gt;Lee&lt;/Author&gt;&lt;Year&gt;2018&lt;/Year&gt;&lt;RecNum&gt;1060&lt;/RecNum&gt;&lt;DisplayText&gt;&lt;style face="superscript"&gt;27&lt;/style&gt;&lt;/DisplayText&gt;&lt;record&gt;&lt;rec-number&gt;1060&lt;/rec-number&gt;&lt;foreign-keys&gt;&lt;key app="EN" db-id="9saf505ejz05dsew2f7v95stztdsxeaf25xs" timestamp="1607101231"&gt;1060&lt;/key&gt;&lt;/foreign-keys&gt;&lt;ref-type name="Journal Article"&gt;17&lt;/ref-type&gt;&lt;contributors&gt;&lt;authors&gt;&lt;author&gt;Lee, Chan Woo&lt;/author&gt;&lt;author&gt;Cho, Nam Heon&lt;/author&gt;&lt;author&gt;Im, Sang Won&lt;/author&gt;&lt;author&gt;Jee, Michael Shincheon&lt;/author&gt;&lt;author&gt;Hwang, Yun Jeong&lt;/author&gt;&lt;author&gt;Min, Byoung Koun&lt;/author&gt;&lt;author&gt;Nam, Ki Tae&lt;/author&gt;&lt;/authors&gt;&lt;/contributors&gt;&lt;titles&gt;&lt;title&gt;New challenges of electrokinetic studies in investigating the reaction mechanism of electrochemical CO2 reduction&lt;/title&gt;&lt;secondary-title&gt;Journal of Materials Chemistry A&lt;/secondary-title&gt;&lt;/titles&gt;&lt;periodical&gt;&lt;full-title&gt;Journal of Materials Chemistry A&lt;/full-title&gt;&lt;abbr-1&gt;J. Mater. Chem. A&lt;/abbr-1&gt;&lt;abbr-2&gt;J Mater Chem A&lt;/abbr-2&gt;&lt;/periodical&gt;&lt;pages&gt;14043-14057&lt;/pages&gt;&lt;volume&gt;6&lt;/volume&gt;&lt;number&gt;29&lt;/number&gt;&lt;dates&gt;&lt;year&gt;2018&lt;/year&gt;&lt;/dates&gt;&lt;publisher&gt;The Royal Society of Chemistry&lt;/publisher&gt;&lt;isbn&gt;2050-7488&lt;/isbn&gt;&lt;work-type&gt;10.1039/C8TA03480J&lt;/work-type&gt;&lt;urls&gt;&lt;related-urls&gt;&lt;url&gt;http://dx.doi.org/10.1039/C8TA03480J&lt;/url&gt;&lt;/related-urls&gt;&lt;/urls&gt;&lt;electronic-resource-num&gt;10.1039/C8TA03480J&lt;/electronic-resource-num&gt;&lt;/record&gt;&lt;/Cite&gt;&lt;/EndNote&gt;</w:instrText>
      </w:r>
      <w:r w:rsidRPr="00926446">
        <w:fldChar w:fldCharType="separate"/>
      </w:r>
      <w:r w:rsidRPr="00926446">
        <w:rPr>
          <w:vertAlign w:val="superscript"/>
        </w:rPr>
        <w:t>27</w:t>
      </w:r>
      <w:r w:rsidRPr="00926446">
        <w:fldChar w:fldCharType="end"/>
      </w:r>
      <w:r w:rsidRPr="00926446">
        <w:t xml:space="preserve"> This is much closer to the value extracted from our experimental data. This distinct value for the Tafel slope suggests that the 1-octadecanethiol coated electrode gives a very distinct reaction environment compared to the bare electrode, which could be explained by the presence of a triphasic interface throughout the hydrophobic catalyst layer that is not present in the untreated GD</w:t>
      </w:r>
      <w:r w:rsidR="00F3088D">
        <w:t>E</w:t>
      </w:r>
      <w:r w:rsidRPr="00926446">
        <w:t xml:space="preserve">. </w:t>
      </w:r>
    </w:p>
    <w:p w14:paraId="7C91BCB6" w14:textId="77777777" w:rsidR="00DB59FC" w:rsidRPr="00926446" w:rsidRDefault="00DB59FC" w:rsidP="00926446">
      <w:pPr>
        <w:pStyle w:val="RSCB02ArticleText"/>
      </w:pPr>
    </w:p>
    <w:p w14:paraId="5AAAEEE1" w14:textId="0E57C0F0" w:rsidR="00926446" w:rsidRDefault="00926446" w:rsidP="00926446">
      <w:pPr>
        <w:pStyle w:val="RSCB02ArticleText"/>
      </w:pPr>
      <w:r w:rsidRPr="00926446">
        <w:t>Equation 8 also highlights a proton dependence in the rate determining step for this route. In this case, the poorer performance at high current densities could be explained by the highly hydrophobic interface and low water availability, causing the proton supply to become a limiting factor in the rate of CO</w:t>
      </w:r>
      <w:r w:rsidRPr="00926446">
        <w:rPr>
          <w:vertAlign w:val="subscript"/>
        </w:rPr>
        <w:t>2</w:t>
      </w:r>
      <w:r w:rsidRPr="00926446">
        <w:t xml:space="preserve"> reduction. </w:t>
      </w:r>
    </w:p>
    <w:p w14:paraId="5791717B" w14:textId="77777777" w:rsidR="00DB59FC" w:rsidRPr="00926446" w:rsidRDefault="00DB59FC" w:rsidP="00926446">
      <w:pPr>
        <w:pStyle w:val="RSCB02ArticleText"/>
      </w:pPr>
    </w:p>
    <w:p w14:paraId="6A9B19DC" w14:textId="57EDBC1F" w:rsidR="00926446" w:rsidRDefault="00926446" w:rsidP="00926446">
      <w:pPr>
        <w:pStyle w:val="RSCB02ArticleText"/>
      </w:pPr>
      <w:r w:rsidRPr="00926446">
        <w:t>It seems that the 1-octadecanethiol layer does modify the CO</w:t>
      </w:r>
      <w:r w:rsidRPr="00926446">
        <w:rPr>
          <w:vertAlign w:val="subscript"/>
        </w:rPr>
        <w:t>2</w:t>
      </w:r>
      <w:r w:rsidRPr="00926446">
        <w:t>RR reaction environment as intended. However the requirement for 12 proton transfers to reach C</w:t>
      </w:r>
      <w:r w:rsidRPr="00926446">
        <w:rPr>
          <w:vertAlign w:val="subscript"/>
        </w:rPr>
        <w:t>2</w:t>
      </w:r>
      <w:r w:rsidRPr="00926446">
        <w:t>H</w:t>
      </w:r>
      <w:r w:rsidRPr="00926446">
        <w:rPr>
          <w:vertAlign w:val="subscript"/>
        </w:rPr>
        <w:t>4</w:t>
      </w:r>
      <w:r w:rsidRPr="00926446">
        <w:t xml:space="preserve"> means that this layer alone is not suited to high current density operations. This presents an opportunity for new catalyst coatings by combining the benefits of the hydrophobic 1-octadecanethiol with a secondary hydrophilic layer capable to supplying protons for C</w:t>
      </w:r>
      <w:r w:rsidRPr="00926446">
        <w:rPr>
          <w:vertAlign w:val="subscript"/>
        </w:rPr>
        <w:t>2</w:t>
      </w:r>
      <w:r w:rsidRPr="00926446">
        <w:t>H</w:t>
      </w:r>
      <w:r w:rsidRPr="00926446">
        <w:rPr>
          <w:vertAlign w:val="subscript"/>
        </w:rPr>
        <w:t>4</w:t>
      </w:r>
      <w:r w:rsidRPr="00926446">
        <w:t xml:space="preserve"> while preserving the triphasic interface. </w:t>
      </w:r>
    </w:p>
    <w:p w14:paraId="5656CB1A" w14:textId="77777777" w:rsidR="00DB59FC" w:rsidRPr="00926446" w:rsidRDefault="00DB59FC" w:rsidP="00926446">
      <w:pPr>
        <w:pStyle w:val="RSCB02ArticleText"/>
      </w:pPr>
    </w:p>
    <w:p w14:paraId="5B3BEAE1" w14:textId="0F9EFB66" w:rsidR="00926446" w:rsidRDefault="00926446" w:rsidP="00926446">
      <w:pPr>
        <w:pStyle w:val="RSCB02ArticleText"/>
      </w:pPr>
      <w:r w:rsidRPr="00926446">
        <w:lastRenderedPageBreak/>
        <w:t xml:space="preserve">This avenue of research would require considerable refinement to the </w:t>
      </w:r>
      <w:r w:rsidR="00DB59FC">
        <w:t>catalyst-</w:t>
      </w:r>
      <w:r w:rsidRPr="00926446">
        <w:t>electrolyte interface. The supplementary hydrophilic layer must provide the necessary proton supply for the CO</w:t>
      </w:r>
      <w:r w:rsidRPr="00926446">
        <w:rPr>
          <w:vertAlign w:val="subscript"/>
        </w:rPr>
        <w:t>2</w:t>
      </w:r>
      <w:r w:rsidRPr="00926446">
        <w:t xml:space="preserve">RR mechanism without interfering with the advantages of the hydrophobic thiol layer or blocking gas flow channels within the GDE structure. Conductive ionomers such as those commonly employed in membrane electrode assemblies could be a first point of interest. It would be interesting to see if proton conductive ionomers such as Nafion® could be employed in a neutral carbonate electrolyte without significant acceleration of the hydrogen evolution reaction. </w:t>
      </w:r>
    </w:p>
    <w:p w14:paraId="611F2276" w14:textId="77777777" w:rsidR="00DB59FC" w:rsidRPr="00926446" w:rsidRDefault="00DB59FC" w:rsidP="00926446">
      <w:pPr>
        <w:pStyle w:val="RSCB02ArticleText"/>
      </w:pPr>
    </w:p>
    <w:p w14:paraId="24AEB167" w14:textId="266DC430" w:rsidR="00926446" w:rsidRDefault="00926446" w:rsidP="00926446">
      <w:pPr>
        <w:pStyle w:val="RSCB02ArticleText"/>
      </w:pPr>
      <w:r w:rsidRPr="00926446">
        <w:t>Alternatively, materials that have been previously employed for specific modifications to the CO</w:t>
      </w:r>
      <w:r w:rsidRPr="00926446">
        <w:rPr>
          <w:vertAlign w:val="subscript"/>
        </w:rPr>
        <w:t>2</w:t>
      </w:r>
      <w:r w:rsidRPr="00926446">
        <w:t>RR could be hyphenated with the 1-octadecanethiol layer in order to further enhance the CO</w:t>
      </w:r>
      <w:r w:rsidRPr="00926446">
        <w:rPr>
          <w:vertAlign w:val="subscript"/>
        </w:rPr>
        <w:t>2</w:t>
      </w:r>
      <w:r w:rsidRPr="00926446">
        <w:t>RR. The CO</w:t>
      </w:r>
      <w:r w:rsidRPr="00926446">
        <w:rPr>
          <w:vertAlign w:val="subscript"/>
        </w:rPr>
        <w:t>2</w:t>
      </w:r>
      <w:r w:rsidRPr="00926446">
        <w:t>RR literature contains a broad range of solid polymer electrolytes,</w:t>
      </w:r>
      <w:r w:rsidRPr="00926446">
        <w:fldChar w:fldCharType="begin"/>
      </w:r>
      <w:r w:rsidRPr="00926446">
        <w:instrText xml:space="preserve"> ADDIN EN.CITE &lt;EndNote&gt;&lt;Cite&gt;&lt;Author&gt;Aeshala&lt;/Author&gt;&lt;Year&gt;2013&lt;/Year&gt;&lt;RecNum&gt;599&lt;/RecNum&gt;&lt;DisplayText&gt;&lt;style face="superscript"&gt;28&lt;/style&gt;&lt;/DisplayText&gt;&lt;record&gt;&lt;rec-number&gt;599&lt;/rec-number&gt;&lt;foreign-keys&gt;&lt;key app="EN" db-id="9saf505ejz05dsew2f7v95stztdsxeaf25xs" timestamp="1572524748"&gt;599&lt;/key&gt;&lt;/foreign-keys&gt;&lt;ref-type name="Journal Article"&gt;17&lt;/ref-type&gt;&lt;contributors&gt;&lt;authors&gt;&lt;author&gt;Aeshala, L. M.&lt;/author&gt;&lt;author&gt;Uppaluri, R. G.&lt;/author&gt;&lt;author&gt;Verma, A.&lt;/author&gt;&lt;/authors&gt;&lt;/contributors&gt;&lt;titles&gt;&lt;title&gt;&lt;style face="normal" font="default" size="100%"&gt;Effect of cationic and anionic solid polymer electrolyte on direct electrochemical reduction of gaseous CO&lt;/style&gt;&lt;style face="subscript" font="default" size="100%"&gt;2&lt;/style&gt;&lt;style face="normal" font="default" size="100%"&gt; to fuel&lt;/style&gt;&lt;/title&gt;&lt;secondary-title&gt;Journal of CO2 Utilization&lt;/secondary-title&gt;&lt;/titles&gt;&lt;periodical&gt;&lt;full-title&gt;Journal of CO2 Utilization&lt;/full-title&gt;&lt;abbr-1&gt;J. CO2 Util.&lt;/abbr-1&gt;&lt;abbr-2&gt;J CO2 Util&lt;/abbr-2&gt;&lt;abbr-3&gt;J CO2 Util&lt;/abbr-3&gt;&lt;/periodical&gt;&lt;pages&gt;49-55&lt;/pages&gt;&lt;volume&gt;3-4&lt;/volume&gt;&lt;keywords&gt;&lt;keyword&gt;Electrochemical reduction&lt;/keyword&gt;&lt;keyword&gt;Carbon dioxide&lt;/keyword&gt;&lt;keyword&gt;Faradaic efficiency&lt;/keyword&gt;&lt;keyword&gt;Hydrocarbons&lt;/keyword&gt;&lt;keyword&gt;Solid polymer electrolyte&lt;/keyword&gt;&lt;/keywords&gt;&lt;dates&gt;&lt;year&gt;2013&lt;/year&gt;&lt;pub-dates&gt;&lt;date&gt;2013/12/01/&lt;/date&gt;&lt;/pub-dates&gt;&lt;/dates&gt;&lt;isbn&gt;2212-9820&lt;/isbn&gt;&lt;urls&gt;&lt;related-urls&gt;&lt;url&gt;http://www.sciencedirect.com/science/article/pii/S2212982013000474&lt;/url&gt;&lt;/related-urls&gt;&lt;/urls&gt;&lt;electronic-resource-num&gt;https://doi.org/10.1016/j.jcou.2013.09.004&lt;/electronic-resource-num&gt;&lt;/record&gt;&lt;/Cite&gt;&lt;/EndNote&gt;</w:instrText>
      </w:r>
      <w:r w:rsidRPr="00926446">
        <w:fldChar w:fldCharType="separate"/>
      </w:r>
      <w:r w:rsidRPr="00926446">
        <w:rPr>
          <w:vertAlign w:val="superscript"/>
        </w:rPr>
        <w:t>28</w:t>
      </w:r>
      <w:r w:rsidRPr="00926446">
        <w:fldChar w:fldCharType="end"/>
      </w:r>
      <w:r w:rsidRPr="00926446">
        <w:t xml:space="preserve"> ionic liquids,</w:t>
      </w:r>
      <w:r w:rsidRPr="00926446">
        <w:fldChar w:fldCharType="begin"/>
      </w:r>
      <w:r w:rsidRPr="00926446">
        <w:instrText xml:space="preserve"> ADDIN EN.CITE &lt;EndNote&gt;&lt;Cite&gt;&lt;Author&gt;Faggion&lt;/Author&gt;&lt;Year&gt;2019&lt;/Year&gt;&lt;RecNum&gt;719&lt;/RecNum&gt;&lt;DisplayText&gt;&lt;style face="superscript"&gt;29&lt;/style&gt;&lt;/DisplayText&gt;&lt;record&gt;&lt;rec-number&gt;719&lt;/rec-number&gt;&lt;foreign-keys&gt;&lt;key app="EN" db-id="9saf505ejz05dsew2f7v95stztdsxeaf25xs" timestamp="1573212079"&gt;719&lt;/key&gt;&lt;/foreign-keys&gt;&lt;ref-type name="Journal Article"&gt;17&lt;/ref-type&gt;&lt;contributors&gt;&lt;authors&gt;&lt;author&gt;Faggion,Deonildo&lt;/author&gt;&lt;author&gt;Gonçalves,Wellington D. G.&lt;/author&gt;&lt;author&gt;Dupont,Jairton&lt;/author&gt;&lt;/authors&gt;&lt;/contributors&gt;&lt;titles&gt;&lt;title&gt;&lt;style face="normal" font="default" size="100%"&gt;CO&lt;/style&gt;&lt;style face="subscript" font="default" size="100%"&gt;2&lt;/style&gt;&lt;style face="normal" font="default" size="100%"&gt; Electroreduction in Ionic Liquids&lt;/style&gt;&lt;/title&gt;&lt;secondary-title&gt;Frontiers in Chemistry&lt;/secondary-title&gt;&lt;short-title&gt;CO2 reduction&lt;/short-title&gt;&lt;/titles&gt;&lt;periodical&gt;&lt;full-title&gt;Frontiers in Chemistry&lt;/full-title&gt;&lt;abbr-1&gt;Front. Chem.&lt;/abbr-1&gt;&lt;abbr-2&gt;Front Chem&lt;/abbr-2&gt;&lt;/periodical&gt;&lt;pages&gt;&lt;style face="normal" font="default" size="10"&gt;102&lt;/style&gt;&lt;/pages&gt;&lt;volume&gt;7&lt;/volume&gt;&lt;number&gt;102&lt;/number&gt;&lt;keywords&gt;&lt;keyword&gt;Ionic Liquid,Carbon Dioxide,Electrochemistry,Reduction,Oxidation&lt;/keyword&gt;&lt;/keywords&gt;&lt;dates&gt;&lt;year&gt;2019&lt;/year&gt;&lt;pub-dates&gt;&lt;date&gt;2019-March-04&lt;/date&gt;&lt;/pub-dates&gt;&lt;/dates&gt;&lt;isbn&gt;2296-2646&lt;/isbn&gt;&lt;work-type&gt;Mini Review&lt;/work-type&gt;&lt;urls&gt;&lt;related-urls&gt;&lt;url&gt;https://www.frontiersin.org/article/10.3389/fchem.2019.00102&lt;/url&gt;&lt;/related-urls&gt;&lt;/urls&gt;&lt;electronic-resource-num&gt;10.3389/fchem.2019.00102&lt;/electronic-resource-num&gt;&lt;language&gt;English&lt;/language&gt;&lt;/record&gt;&lt;/Cite&gt;&lt;/EndNote&gt;</w:instrText>
      </w:r>
      <w:r w:rsidRPr="00926446">
        <w:fldChar w:fldCharType="separate"/>
      </w:r>
      <w:r w:rsidRPr="00926446">
        <w:rPr>
          <w:vertAlign w:val="superscript"/>
        </w:rPr>
        <w:t>29</w:t>
      </w:r>
      <w:r w:rsidRPr="00926446">
        <w:fldChar w:fldCharType="end"/>
      </w:r>
      <w:r w:rsidRPr="00926446">
        <w:t xml:space="preserve"> and polymer coatings</w:t>
      </w:r>
      <w:r w:rsidRPr="00926446">
        <w:fldChar w:fldCharType="begin"/>
      </w:r>
      <w:r w:rsidRPr="00926446">
        <w:instrText xml:space="preserve"> ADDIN EN.CITE &lt;EndNote&gt;&lt;Cite&gt;&lt;Author&gt;Nam&lt;/Author&gt;&lt;Year&gt;2020&lt;/Year&gt;&lt;RecNum&gt;935&lt;/RecNum&gt;&lt;DisplayText&gt;&lt;style face="superscript"&gt;30&lt;/style&gt;&lt;/DisplayText&gt;&lt;record&gt;&lt;rec-number&gt;935&lt;/rec-number&gt;&lt;foreign-keys&gt;&lt;key app="EN" db-id="9saf505ejz05dsew2f7v95stztdsxeaf25xs" timestamp="1584374278"&gt;935&lt;/key&gt;&lt;/foreign-keys&gt;&lt;ref-type name="Journal Article"&gt;17&lt;/ref-type&gt;&lt;contributors&gt;&lt;authors&gt;&lt;author&gt;Nam, Dae-Hyun&lt;/author&gt;&lt;author&gt;De Luna, Phil&lt;/author&gt;&lt;author&gt;Rosas-Hernández, Alonso&lt;/author&gt;&lt;author&gt;Thevenon, Arnaud&lt;/author&gt;&lt;author&gt;Li, Fengwang&lt;/author&gt;&lt;author&gt;Agapie, Theodor&lt;/author&gt;&lt;author&gt;Peters, Jonas C.&lt;/author&gt;&lt;author&gt;Shekhah, Osama&lt;/author&gt;&lt;author&gt;Eddaoudi, Mohamed&lt;/author&gt;&lt;author&gt;Sargent, Edward H.&lt;/author&gt;&lt;/authors&gt;&lt;/contributors&gt;&lt;titles&gt;&lt;title&gt;&lt;style face="normal" font="default" size="100%"&gt;Molecular enhancement of heterogeneous CO­&lt;/style&gt;&lt;style face="subscript" font="default" size="100%"&gt;2&lt;/style&gt;&lt;style face="normal" font="default" size="100%"&gt; reduction&lt;/style&gt;&lt;/title&gt;&lt;secondary-title&gt;Nature Materials&lt;/secondary-title&gt;&lt;/titles&gt;&lt;periodical&gt;&lt;full-title&gt;Nature Materials&lt;/full-title&gt;&lt;abbr-1&gt;Nat. Mater.&lt;/abbr-1&gt;&lt;abbr-2&gt;Nat Mater&lt;/abbr-2&gt;&lt;/periodical&gt;&lt;pages&gt;266-276&lt;/pages&gt;&lt;volume&gt;19&lt;/volume&gt;&lt;number&gt;3&lt;/number&gt;&lt;dates&gt;&lt;year&gt;2020&lt;/year&gt;&lt;pub-dates&gt;&lt;date&gt;2020/03/01&lt;/date&gt;&lt;/pub-dates&gt;&lt;/dates&gt;&lt;isbn&gt;1476-4660&lt;/isbn&gt;&lt;urls&gt;&lt;related-urls&gt;&lt;url&gt;https://doi.org/10.1038/s41563-020-0610-2&lt;/url&gt;&lt;/related-urls&gt;&lt;/urls&gt;&lt;electronic-resource-num&gt;10.1038/s41563-020-0610-2&lt;/electronic-resource-num&gt;&lt;/record&gt;&lt;/Cite&gt;&lt;/EndNote&gt;</w:instrText>
      </w:r>
      <w:r w:rsidRPr="00926446">
        <w:fldChar w:fldCharType="separate"/>
      </w:r>
      <w:r w:rsidRPr="00926446">
        <w:rPr>
          <w:vertAlign w:val="superscript"/>
        </w:rPr>
        <w:t>30</w:t>
      </w:r>
      <w:r w:rsidRPr="00926446">
        <w:fldChar w:fldCharType="end"/>
      </w:r>
      <w:r w:rsidRPr="00926446">
        <w:t xml:space="preserve"> that have a significant impact on the CO</w:t>
      </w:r>
      <w:r w:rsidRPr="00926446">
        <w:rPr>
          <w:vertAlign w:val="subscript"/>
        </w:rPr>
        <w:t>2</w:t>
      </w:r>
      <w:r w:rsidRPr="00926446">
        <w:t>RR activity and selectivity.</w:t>
      </w:r>
    </w:p>
    <w:p w14:paraId="5C0C32B0" w14:textId="77777777" w:rsidR="00DB59FC" w:rsidRPr="00926446" w:rsidRDefault="00DB59FC" w:rsidP="00926446">
      <w:pPr>
        <w:pStyle w:val="RSCB02ArticleText"/>
      </w:pPr>
    </w:p>
    <w:p w14:paraId="5CD872F7" w14:textId="726E2445" w:rsidR="00926446" w:rsidRDefault="00926446" w:rsidP="00926446">
      <w:pPr>
        <w:pStyle w:val="RSCB02ArticleText"/>
      </w:pPr>
      <w:r w:rsidRPr="00926446">
        <w:t>Of course, other factors could also still be influencing the unique electrochemical behaviour alongside this dependence. It is also important to consider how the 1-octadecanethiol layer might impact the mechanistic steps that determine the selectivity towards C</w:t>
      </w:r>
      <w:r w:rsidRPr="00926446">
        <w:rPr>
          <w:vertAlign w:val="subscript"/>
        </w:rPr>
        <w:t>2</w:t>
      </w:r>
      <w:r w:rsidRPr="00926446">
        <w:t>H</w:t>
      </w:r>
      <w:r w:rsidRPr="00926446">
        <w:rPr>
          <w:vertAlign w:val="subscript"/>
        </w:rPr>
        <w:t>4</w:t>
      </w:r>
      <w:r w:rsidRPr="00926446">
        <w:t>. The key step in C</w:t>
      </w:r>
      <w:r w:rsidRPr="00926446">
        <w:rPr>
          <w:vertAlign w:val="subscript"/>
        </w:rPr>
        <w:t>2</w:t>
      </w:r>
      <w:r w:rsidRPr="00926446">
        <w:t>H</w:t>
      </w:r>
      <w:r w:rsidRPr="00926446">
        <w:rPr>
          <w:vertAlign w:val="subscript"/>
        </w:rPr>
        <w:t>4</w:t>
      </w:r>
      <w:r w:rsidRPr="00926446">
        <w:t xml:space="preserve"> production, as opposed to any of the other CO</w:t>
      </w:r>
      <w:r w:rsidRPr="00926446">
        <w:rPr>
          <w:vertAlign w:val="subscript"/>
        </w:rPr>
        <w:t>2</w:t>
      </w:r>
      <w:r w:rsidRPr="00926446">
        <w:t>RR products, is in the formation of the C-C bond. There are two primary paths that have been proposed for this step. The first is the dimerization between neighbouring *CO species, which is favoured under low overpotential conditions and Cu(100) facets.</w:t>
      </w:r>
      <w:r w:rsidRPr="00926446">
        <w:fldChar w:fldCharType="begin"/>
      </w:r>
      <w:r w:rsidRPr="00926446">
        <w:instrText xml:space="preserve"> ADDIN EN.CITE &lt;EndNote&gt;&lt;Cite&gt;&lt;Author&gt;Schouten&lt;/Author&gt;&lt;Year&gt;2012&lt;/Year&gt;&lt;RecNum&gt;34&lt;/RecNum&gt;&lt;DisplayText&gt;&lt;style face="superscript"&gt;31&lt;/style&gt;&lt;/DisplayText&gt;&lt;record&gt;&lt;rec-number&gt;34&lt;/rec-number&gt;&lt;foreign-keys&gt;&lt;key app="EN" db-id="9saf505ejz05dsew2f7v95stztdsxeaf25xs" timestamp="1523631584"&gt;34&lt;/key&gt;&lt;/foreign-keys&gt;&lt;ref-type name="Journal Article"&gt;17&lt;/ref-type&gt;&lt;contributors&gt;&lt;authors&gt;&lt;author&gt;Schouten, Klaas Jan P.&lt;/author&gt;&lt;author&gt;Qin, Zisheng&lt;/author&gt;&lt;author&gt;Pérez Gallent, Elena&lt;/author&gt;&lt;author&gt;Koper, Marc T. M.&lt;/author&gt;&lt;/authors&gt;&lt;/contributors&gt;&lt;titles&gt;&lt;title&gt;Two Pathways for the Formation of Ethylene in CO Reduction on Single-Crystal Copper Electrodes&lt;/title&gt;&lt;secondary-title&gt;Journal of the American Chemical Society&lt;/secondary-title&gt;&lt;/titles&gt;&lt;periodical&gt;&lt;full-title&gt;Journal of the American Chemical Society&lt;/full-title&gt;&lt;abbr-1&gt;J. Am. Chem. Soc.&lt;/abbr-1&gt;&lt;abbr-2&gt;J Am Chem Soc&lt;/abbr-2&gt;&lt;/periodical&gt;&lt;pages&gt;9864-9867&lt;/pages&gt;&lt;volume&gt;134&lt;/volume&gt;&lt;number&gt;24&lt;/number&gt;&lt;keywords&gt;&lt;keyword&gt;CO2&lt;/keyword&gt;&lt;keyword&gt;Ethylene&lt;/keyword&gt;&lt;keyword&gt;C2H4&lt;/keyword&gt;&lt;keyword&gt;Methane&lt;/keyword&gt;&lt;keyword&gt;CH4&lt;/keyword&gt;&lt;keyword&gt;Mechanism&lt;/keyword&gt;&lt;keyword&gt;Single crystal&lt;/keyword&gt;&lt;/keywords&gt;&lt;dates&gt;&lt;year&gt;2012&lt;/year&gt;&lt;pub-dates&gt;&lt;date&gt;2012/06/20&lt;/date&gt;&lt;/pub-dates&gt;&lt;/dates&gt;&lt;publisher&gt;American Chemical Society&lt;/publisher&gt;&lt;isbn&gt;0002-7863&lt;/isbn&gt;&lt;urls&gt;&lt;related-urls&gt;&lt;url&gt;https://doi.org/10.1021/ja302668n&lt;/url&gt;&lt;/related-urls&gt;&lt;/urls&gt;&lt;electronic-resource-num&gt;10.1021/ja302668n&lt;/electronic-resource-num&gt;&lt;/record&gt;&lt;/Cite&gt;&lt;/EndNote&gt;</w:instrText>
      </w:r>
      <w:r w:rsidRPr="00926446">
        <w:fldChar w:fldCharType="separate"/>
      </w:r>
      <w:r w:rsidRPr="00926446">
        <w:rPr>
          <w:vertAlign w:val="superscript"/>
        </w:rPr>
        <w:t>31</w:t>
      </w:r>
      <w:r w:rsidRPr="00926446">
        <w:fldChar w:fldCharType="end"/>
      </w:r>
    </w:p>
    <w:p w14:paraId="57449AD8" w14:textId="24525E0F" w:rsidR="00DB59FC" w:rsidRPr="00926446" w:rsidRDefault="00DB59FC" w:rsidP="00926446">
      <w:pPr>
        <w:pStyle w:val="RSCB02ArticleText"/>
      </w:pPr>
    </w:p>
    <w:p w14:paraId="76BF508F" w14:textId="7BF14BDF" w:rsidR="00926446" w:rsidRDefault="00926446" w:rsidP="00926446">
      <w:pPr>
        <w:pStyle w:val="RSCB02ArticleText"/>
      </w:pPr>
      <w:r w:rsidRPr="00926446">
        <w:t>*CO + *CO → *COCO</w:t>
      </w:r>
      <w:r w:rsidRPr="00926446">
        <w:tab/>
      </w:r>
      <w:r w:rsidRPr="00926446">
        <w:tab/>
      </w:r>
      <w:r w:rsidRPr="00926446">
        <w:tab/>
      </w:r>
      <w:r w:rsidRPr="00926446">
        <w:tab/>
      </w:r>
      <w:r w:rsidRPr="00926446">
        <w:tab/>
      </w:r>
      <w:r w:rsidRPr="00926446">
        <w:tab/>
      </w:r>
      <w:r w:rsidRPr="00926446">
        <w:tab/>
      </w:r>
      <w:r w:rsidRPr="00926446">
        <w:tab/>
      </w:r>
      <w:r w:rsidRPr="00926446">
        <w:tab/>
        <w:t>(9)</w:t>
      </w:r>
    </w:p>
    <w:p w14:paraId="559F15CD" w14:textId="668A6577" w:rsidR="00DB59FC" w:rsidRPr="00926446" w:rsidRDefault="00DB59FC" w:rsidP="00926446">
      <w:pPr>
        <w:pStyle w:val="RSCB02ArticleText"/>
      </w:pPr>
    </w:p>
    <w:p w14:paraId="24826E32" w14:textId="78ECC234" w:rsidR="00926446" w:rsidRDefault="00926446" w:rsidP="00926446">
      <w:pPr>
        <w:pStyle w:val="RSCB02ArticleText"/>
      </w:pPr>
      <w:r w:rsidRPr="00926446">
        <w:t>The second is the dimerization between *CO and its hydrogenated product *CHO, which is favoured under high overpotential conditions and Cu(111) facets.</w:t>
      </w:r>
      <w:r w:rsidRPr="00926446">
        <w:fldChar w:fldCharType="begin"/>
      </w:r>
      <w:r w:rsidRPr="00926446">
        <w:instrText xml:space="preserve"> ADDIN EN.CITE &lt;EndNote&gt;&lt;Cite&gt;&lt;Author&gt;Garza&lt;/Author&gt;&lt;Year&gt;2018&lt;/Year&gt;&lt;RecNum&gt;590&lt;/RecNum&gt;&lt;DisplayText&gt;&lt;style face="superscript"&gt;32&lt;/style&gt;&lt;/DisplayText&gt;&lt;record&gt;&lt;rec-number&gt;590&lt;/rec-number&gt;&lt;foreign-keys&gt;&lt;key app="EN" db-id="9saf505ejz05dsew2f7v95stztdsxeaf25xs" timestamp="1570799161"&gt;590&lt;/key&gt;&lt;/foreign-keys&gt;&lt;ref-type name="Journal Article"&gt;17&lt;/ref-type&gt;&lt;contributors&gt;&lt;authors&gt;&lt;author&gt;Garza, Alejandro J.&lt;/author&gt;&lt;author&gt;Bell, Alexis T.&lt;/author&gt;&lt;author&gt;Head-Gordon, Martin&lt;/author&gt;&lt;/authors&gt;&lt;/contributors&gt;&lt;titles&gt;&lt;title&gt;&lt;style face="normal" font="default" size="100%"&gt;Mechanism of CO&lt;/style&gt;&lt;style face="subscript" font="default" size="100%"&gt;2&lt;/style&gt;&lt;style face="normal" font="default" size="100%"&gt; Reduction at Copper Surfaces: Pathways to C&lt;/style&gt;&lt;style face="subscript" font="default" size="100%"&gt;2&lt;/style&gt;&lt;style face="normal" font="default" size="100%"&gt; Products&lt;/style&gt;&lt;/title&gt;&lt;secondary-title&gt;ACS Catalysis&lt;/secondary-title&gt;&lt;/titles&gt;&lt;periodical&gt;&lt;full-title&gt;ACS Catalysis&lt;/full-title&gt;&lt;abbr-1&gt;ACS Catal.&lt;/abbr-1&gt;&lt;abbr-2&gt;ACS Catal&lt;/abbr-2&gt;&lt;abbr-3&gt;ACS Catal&lt;/abbr-3&gt;&lt;/periodical&gt;&lt;pages&gt;1490-1499&lt;/pages&gt;&lt;volume&gt;8&lt;/volume&gt;&lt;number&gt;2&lt;/number&gt;&lt;dates&gt;&lt;year&gt;2018&lt;/year&gt;&lt;pub-dates&gt;&lt;date&gt;2018/02/02&lt;/date&gt;&lt;/pub-dates&gt;&lt;/dates&gt;&lt;publisher&gt;American Chemical Society&lt;/publisher&gt;&lt;urls&gt;&lt;related-urls&gt;&lt;url&gt;https://doi.org/10.1021/acscatal.7b03477&lt;/url&gt;&lt;/related-urls&gt;&lt;/urls&gt;&lt;electronic-resource-num&gt;10.1021/acscatal.7b03477&lt;/electronic-resource-num&gt;&lt;/record&gt;&lt;/Cite&gt;&lt;/EndNote&gt;</w:instrText>
      </w:r>
      <w:r w:rsidRPr="00926446">
        <w:fldChar w:fldCharType="separate"/>
      </w:r>
      <w:r w:rsidRPr="00926446">
        <w:rPr>
          <w:vertAlign w:val="superscript"/>
        </w:rPr>
        <w:t>32</w:t>
      </w:r>
      <w:r w:rsidRPr="00926446">
        <w:fldChar w:fldCharType="end"/>
      </w:r>
    </w:p>
    <w:p w14:paraId="2DE33E33" w14:textId="77777777" w:rsidR="00DB59FC" w:rsidRPr="00926446" w:rsidRDefault="00DB59FC" w:rsidP="00926446">
      <w:pPr>
        <w:pStyle w:val="RSCB02ArticleText"/>
      </w:pPr>
    </w:p>
    <w:p w14:paraId="3ACA2B89" w14:textId="2DD6C6D2" w:rsidR="00926446" w:rsidRDefault="00926446" w:rsidP="00926446">
      <w:pPr>
        <w:pStyle w:val="RSCB02ArticleText"/>
      </w:pPr>
      <w:r w:rsidRPr="00926446">
        <w:t>*CO + *CHO → *COCHO</w:t>
      </w:r>
      <w:r w:rsidRPr="00926446">
        <w:tab/>
      </w:r>
      <w:r w:rsidRPr="00926446">
        <w:tab/>
      </w:r>
      <w:r w:rsidRPr="00926446">
        <w:tab/>
      </w:r>
      <w:r w:rsidRPr="00926446">
        <w:tab/>
      </w:r>
      <w:r w:rsidRPr="00926446">
        <w:tab/>
      </w:r>
      <w:r w:rsidRPr="00926446">
        <w:tab/>
      </w:r>
      <w:r w:rsidRPr="00926446">
        <w:tab/>
      </w:r>
      <w:r w:rsidRPr="00926446">
        <w:tab/>
        <w:t>(10)</w:t>
      </w:r>
    </w:p>
    <w:p w14:paraId="2396260E" w14:textId="77777777" w:rsidR="00DB59FC" w:rsidRPr="00926446" w:rsidRDefault="00DB59FC" w:rsidP="00926446">
      <w:pPr>
        <w:pStyle w:val="RSCB02ArticleText"/>
      </w:pPr>
    </w:p>
    <w:p w14:paraId="78F50986" w14:textId="6B31F1F8" w:rsidR="00926446" w:rsidRDefault="00926446" w:rsidP="00926446">
      <w:pPr>
        <w:pStyle w:val="RSCB02ArticleText"/>
      </w:pPr>
      <w:r w:rsidRPr="00926446">
        <w:t>The key distinction between these two mechanisms is the role of the *CHO intermediate. *CHO is a common intermediate in the CO</w:t>
      </w:r>
      <w:r w:rsidRPr="00926446">
        <w:rPr>
          <w:vertAlign w:val="subscript"/>
        </w:rPr>
        <w:t>2</w:t>
      </w:r>
      <w:r w:rsidRPr="00926446">
        <w:t>RR mechanism for CH</w:t>
      </w:r>
      <w:r w:rsidRPr="00926446">
        <w:rPr>
          <w:vertAlign w:val="subscript"/>
        </w:rPr>
        <w:t>4</w:t>
      </w:r>
      <w:r w:rsidRPr="00926446">
        <w:t xml:space="preserve"> and C</w:t>
      </w:r>
      <w:r w:rsidRPr="00926446">
        <w:rPr>
          <w:vertAlign w:val="subscript"/>
        </w:rPr>
        <w:t>2</w:t>
      </w:r>
      <w:r w:rsidRPr="00926446">
        <w:t>H</w:t>
      </w:r>
      <w:r w:rsidRPr="00926446">
        <w:rPr>
          <w:vertAlign w:val="subscript"/>
        </w:rPr>
        <w:t>4</w:t>
      </w:r>
      <w:r w:rsidRPr="00926446">
        <w:t xml:space="preserve"> production. CO</w:t>
      </w:r>
      <w:r w:rsidRPr="00926446">
        <w:rPr>
          <w:vertAlign w:val="subscript"/>
        </w:rPr>
        <w:t>2</w:t>
      </w:r>
      <w:r w:rsidRPr="00926446">
        <w:t xml:space="preserve"> reduction via the pathway in Equation 9 would therefore be expected to produce C</w:t>
      </w:r>
      <w:r w:rsidRPr="00926446">
        <w:rPr>
          <w:vertAlign w:val="subscript"/>
        </w:rPr>
        <w:t>2</w:t>
      </w:r>
      <w:r w:rsidRPr="00926446">
        <w:t>H</w:t>
      </w:r>
      <w:r w:rsidRPr="00926446">
        <w:rPr>
          <w:vertAlign w:val="subscript"/>
        </w:rPr>
        <w:t>4</w:t>
      </w:r>
      <w:r w:rsidRPr="00926446">
        <w:t>, whereas by Equation 10 would be expected to produce a mixture of CH</w:t>
      </w:r>
      <w:r w:rsidRPr="00926446">
        <w:rPr>
          <w:vertAlign w:val="subscript"/>
        </w:rPr>
        <w:t>4</w:t>
      </w:r>
      <w:r w:rsidRPr="00926446">
        <w:t xml:space="preserve"> and C</w:t>
      </w:r>
      <w:r w:rsidRPr="00926446">
        <w:rPr>
          <w:vertAlign w:val="subscript"/>
        </w:rPr>
        <w:t>2</w:t>
      </w:r>
      <w:r w:rsidRPr="00926446">
        <w:t>H</w:t>
      </w:r>
      <w:r w:rsidRPr="00926446">
        <w:rPr>
          <w:vertAlign w:val="subscript"/>
        </w:rPr>
        <w:t>4</w:t>
      </w:r>
      <w:r w:rsidRPr="00926446">
        <w:t>. Figure 4B shows that, at the same current density, the %</w:t>
      </w:r>
      <w:r w:rsidRPr="00926446">
        <w:rPr>
          <w:i/>
        </w:rPr>
        <w:t>FE</w:t>
      </w:r>
      <w:r w:rsidRPr="00926446">
        <w:t xml:space="preserve"> for CH</w:t>
      </w:r>
      <w:r w:rsidRPr="00926446">
        <w:rPr>
          <w:vertAlign w:val="subscript"/>
        </w:rPr>
        <w:t>4</w:t>
      </w:r>
      <w:r w:rsidRPr="00926446">
        <w:t xml:space="preserve"> increases sizeably from 0.4 ± 0.4% to 4.4 ± 2.3%. </w:t>
      </w:r>
    </w:p>
    <w:p w14:paraId="761CAC5B" w14:textId="77777777" w:rsidR="00DB59FC" w:rsidRPr="00926446" w:rsidRDefault="00DB59FC" w:rsidP="00926446">
      <w:pPr>
        <w:pStyle w:val="RSCB02ArticleText"/>
      </w:pPr>
    </w:p>
    <w:p w14:paraId="2FBA0A38" w14:textId="521E9BC1" w:rsidR="00926446" w:rsidRDefault="00926446" w:rsidP="00E515FC">
      <w:pPr>
        <w:pStyle w:val="RSCB02ArticleText"/>
      </w:pPr>
      <w:r w:rsidRPr="00926446">
        <w:t>This enhancement in CH</w:t>
      </w:r>
      <w:r w:rsidRPr="00926446">
        <w:rPr>
          <w:vertAlign w:val="subscript"/>
        </w:rPr>
        <w:t>4</w:t>
      </w:r>
      <w:r w:rsidRPr="00926446">
        <w:t xml:space="preserve"> production suggests that the 1-octadecanethiol favours the *CHO route even at lower current densities, whereas the bare electrode favours to *CO route under the same conditions. This is likely due to the Cu surface experiencing a higher overpotential, as reflected in the shift in the LSV in Figure 3, which favours the high overpotential *CHO path. This mechanistic dependence would merit revisiting, assuming that the challenge of proton supply to the triphasic </w:t>
      </w:r>
      <w:r w:rsidRPr="00926446">
        <w:t xml:space="preserve">interface could be addressed by a secondary hydrophilic layer, as previously discussed. </w:t>
      </w:r>
    </w:p>
    <w:p w14:paraId="61E6E27F" w14:textId="2EB91A43" w:rsidR="00926446" w:rsidRPr="00E515FC" w:rsidRDefault="00DB59FC" w:rsidP="00DB59FC">
      <w:pPr>
        <w:pStyle w:val="RSCB04AHeadingSection"/>
      </w:pPr>
      <w:r>
        <w:t>Conclusions</w:t>
      </w:r>
    </w:p>
    <w:p w14:paraId="0A2EBC7F" w14:textId="68A089A8" w:rsidR="00DB59FC" w:rsidRDefault="00DB59FC" w:rsidP="00DB59FC">
      <w:pPr>
        <w:pStyle w:val="RSCB02ArticleText"/>
      </w:pPr>
      <w:r w:rsidRPr="00DB59FC">
        <w:t>The addition of a hydrophobic monolayer of 1-octadecanethiol to a standard Cu GDE results in a sizeable change to the CO</w:t>
      </w:r>
      <w:r w:rsidRPr="00DB59FC">
        <w:rPr>
          <w:vertAlign w:val="subscript"/>
        </w:rPr>
        <w:t>2</w:t>
      </w:r>
      <w:r w:rsidRPr="00DB59FC">
        <w:t>RR. The decrease in Tafel slope from -118.3 to -43.1 mV dec</w:t>
      </w:r>
      <w:r w:rsidRPr="00DB59FC">
        <w:rPr>
          <w:vertAlign w:val="superscript"/>
        </w:rPr>
        <w:t>-1</w:t>
      </w:r>
      <w:r w:rsidRPr="00DB59FC">
        <w:t xml:space="preserve"> points to a shift in the rate determining step. The net impact is a large improvement to the C</w:t>
      </w:r>
      <w:r w:rsidRPr="00DB59FC">
        <w:rPr>
          <w:vertAlign w:val="subscript"/>
        </w:rPr>
        <w:t>2</w:t>
      </w:r>
      <w:r w:rsidRPr="00DB59FC">
        <w:t>H</w:t>
      </w:r>
      <w:r w:rsidRPr="00DB59FC">
        <w:rPr>
          <w:vertAlign w:val="subscript"/>
        </w:rPr>
        <w:t>4</w:t>
      </w:r>
      <w:r w:rsidRPr="00DB59FC">
        <w:t xml:space="preserve"> generation at low current densities. This appears to be due to the presence of the 1-octadecanethiol facilitating the formation of a triphasic interface within the Cu catalytic layer. At higher current densities, the increased hydrophobicity shows a negative impact by limiting the supply of protons, which hinders the full CO</w:t>
      </w:r>
      <w:r w:rsidRPr="00DB59FC">
        <w:rPr>
          <w:vertAlign w:val="subscript"/>
        </w:rPr>
        <w:t>2</w:t>
      </w:r>
      <w:r w:rsidRPr="00DB59FC">
        <w:t xml:space="preserve"> reduction to C</w:t>
      </w:r>
      <w:r w:rsidRPr="00DB59FC">
        <w:rPr>
          <w:vertAlign w:val="subscript"/>
        </w:rPr>
        <w:t>2</w:t>
      </w:r>
      <w:r w:rsidRPr="00DB59FC">
        <w:t>H</w:t>
      </w:r>
      <w:r w:rsidRPr="00DB59FC">
        <w:rPr>
          <w:vertAlign w:val="subscript"/>
        </w:rPr>
        <w:t>4</w:t>
      </w:r>
      <w:r w:rsidRPr="00DB59FC">
        <w:t xml:space="preserve"> as it requires 12 protonation steps. </w:t>
      </w:r>
    </w:p>
    <w:p w14:paraId="71CDCF3D" w14:textId="77777777" w:rsidR="00DB59FC" w:rsidRPr="00DB59FC" w:rsidRDefault="00DB59FC" w:rsidP="00DB59FC">
      <w:pPr>
        <w:pStyle w:val="RSCB02ArticleText"/>
      </w:pPr>
    </w:p>
    <w:p w14:paraId="3E021BD8" w14:textId="77777777" w:rsidR="00DB59FC" w:rsidRPr="00DB59FC" w:rsidRDefault="00DB59FC" w:rsidP="00DB59FC">
      <w:pPr>
        <w:pStyle w:val="RSCB02ArticleText"/>
      </w:pPr>
      <w:r w:rsidRPr="00DB59FC">
        <w:t>The use of a hydrophobic layer to provide a triphasic interface within a GDE catalytic layer is a promising avenue towards accelerating the CO</w:t>
      </w:r>
      <w:r w:rsidRPr="00DB59FC">
        <w:rPr>
          <w:vertAlign w:val="subscript"/>
        </w:rPr>
        <w:t>2</w:t>
      </w:r>
      <w:r w:rsidRPr="00DB59FC">
        <w:t>RR at GDEs, although clearly more work is needed to advance the concept to industrially relevant standards. The key focus from this point forward should be to compensate for the loss in proton supply while maintaining the advantages that the triphasic interface can provide. This would most likely be through the addition of a secondary hydrophilic layer on top of the hydrophobic 1-octadecanethiol to function as a proton source during CO</w:t>
      </w:r>
      <w:r w:rsidRPr="00DB59FC">
        <w:rPr>
          <w:vertAlign w:val="subscript"/>
        </w:rPr>
        <w:t>2</w:t>
      </w:r>
      <w:r w:rsidRPr="00DB59FC">
        <w:t xml:space="preserve">RR at the triphasic interface. Significant efforts would be needed to investigate both the ideal material to carry out this role and a means of addition into the catalyst layer to ensure an even dispersion over the hydrophobic layer without hindering the hydrophobic interface or blocking GDE pores or catalytic active sites. </w:t>
      </w:r>
    </w:p>
    <w:p w14:paraId="466E01EF" w14:textId="2AC93340" w:rsidR="001925B0" w:rsidRDefault="001925B0" w:rsidP="001925B0">
      <w:pPr>
        <w:pStyle w:val="RSCB04AHeadingSection"/>
      </w:pPr>
      <w:r>
        <w:t>Author Contributions</w:t>
      </w:r>
    </w:p>
    <w:p w14:paraId="426D7FBB" w14:textId="047275FB" w:rsidR="00DB59FC" w:rsidRPr="005E5FD8" w:rsidRDefault="00DB59FC" w:rsidP="005E5FD8">
      <w:pPr>
        <w:pStyle w:val="RSCB02ArticleText"/>
      </w:pPr>
      <w:r>
        <w:rPr>
          <w:b/>
        </w:rPr>
        <w:t xml:space="preserve">Samuel C. Perry: </w:t>
      </w:r>
      <w:r>
        <w:t xml:space="preserve">conceptualization, investigation, methodology, visualization, writing – original draft; </w:t>
      </w:r>
      <w:r w:rsidRPr="00DB59FC">
        <w:rPr>
          <w:b/>
        </w:rPr>
        <w:t>Sotirios Mavrikis:</w:t>
      </w:r>
      <w:r>
        <w:t xml:space="preserve"> investigation</w:t>
      </w:r>
      <w:r w:rsidR="005E5FD8">
        <w:t xml:space="preserve">, writing – review &amp; editing; </w:t>
      </w:r>
      <w:r w:rsidRPr="005E5FD8">
        <w:rPr>
          <w:b/>
        </w:rPr>
        <w:t>Moritz Wegener</w:t>
      </w:r>
      <w:r w:rsidR="005E5FD8">
        <w:rPr>
          <w:b/>
        </w:rPr>
        <w:t xml:space="preserve">: </w:t>
      </w:r>
      <w:r w:rsidR="005E5FD8">
        <w:t xml:space="preserve">resources; </w:t>
      </w:r>
      <w:r w:rsidRPr="005E5FD8">
        <w:rPr>
          <w:b/>
        </w:rPr>
        <w:t>Pāvels Nazarovs</w:t>
      </w:r>
      <w:r w:rsidR="005E5FD8">
        <w:rPr>
          <w:b/>
        </w:rPr>
        <w:t xml:space="preserve">: </w:t>
      </w:r>
      <w:r w:rsidR="005E5FD8">
        <w:t>resources;</w:t>
      </w:r>
      <w:r w:rsidR="005E5FD8">
        <w:rPr>
          <w:b/>
        </w:rPr>
        <w:t xml:space="preserve"> </w:t>
      </w:r>
      <w:r w:rsidRPr="005E5FD8">
        <w:rPr>
          <w:b/>
        </w:rPr>
        <w:t>Ling Wang</w:t>
      </w:r>
      <w:r w:rsidR="005E5FD8">
        <w:rPr>
          <w:b/>
        </w:rPr>
        <w:t xml:space="preserve">: </w:t>
      </w:r>
      <w:r w:rsidR="005E5FD8">
        <w:t xml:space="preserve">writing – review &amp; editing; </w:t>
      </w:r>
      <w:r w:rsidRPr="005E5FD8">
        <w:rPr>
          <w:b/>
        </w:rPr>
        <w:t>Carlos Ponce de León</w:t>
      </w:r>
      <w:r w:rsidR="005E5FD8">
        <w:rPr>
          <w:b/>
        </w:rPr>
        <w:t xml:space="preserve">: </w:t>
      </w:r>
      <w:r w:rsidR="005E5FD8">
        <w:t>writing – review &amp; editing.</w:t>
      </w:r>
    </w:p>
    <w:p w14:paraId="177CDB0E" w14:textId="30DD831C" w:rsidR="00C9557D" w:rsidRDefault="00C9557D" w:rsidP="00C9557D">
      <w:pPr>
        <w:pStyle w:val="RSCB04AHeadingSection"/>
      </w:pPr>
      <w:r>
        <w:t>Conflict</w:t>
      </w:r>
      <w:r w:rsidR="00F05C18">
        <w:t>s</w:t>
      </w:r>
      <w:r>
        <w:t xml:space="preserve"> of interest</w:t>
      </w:r>
    </w:p>
    <w:p w14:paraId="246AAD08" w14:textId="2F4793F3" w:rsidR="00A05364" w:rsidRPr="00A05364" w:rsidRDefault="00A05364" w:rsidP="005E5FD8">
      <w:pPr>
        <w:pStyle w:val="RSCB02ArticleText"/>
      </w:pPr>
      <w:r w:rsidRPr="00A05364">
        <w:t>The</w:t>
      </w:r>
      <w:r w:rsidR="005E5FD8">
        <w:t>re are no conflicts to declare.</w:t>
      </w:r>
    </w:p>
    <w:p w14:paraId="2B7CDDB1" w14:textId="22A5C954" w:rsidR="00FA2DA2" w:rsidRDefault="00FA2DA2" w:rsidP="00FA2DA2">
      <w:pPr>
        <w:pStyle w:val="RSCB04AHeadingSection"/>
      </w:pPr>
      <w:r>
        <w:t>Acknowledgements</w:t>
      </w:r>
    </w:p>
    <w:p w14:paraId="142649E7" w14:textId="4BEA6677" w:rsidR="005E5FD8" w:rsidRPr="005E5FD8" w:rsidRDefault="005E5FD8" w:rsidP="005E5FD8">
      <w:pPr>
        <w:pStyle w:val="RSCB02ArticleText"/>
      </w:pPr>
      <w:r w:rsidRPr="005E5FD8">
        <w:t>T</w:t>
      </w:r>
      <w:r>
        <w:t>h</w:t>
      </w:r>
      <w:r w:rsidRPr="005E5FD8">
        <w:t>is work is supported as part of the CO</w:t>
      </w:r>
      <w:r w:rsidRPr="005E5FD8">
        <w:rPr>
          <w:vertAlign w:val="subscript"/>
        </w:rPr>
        <w:t>2</w:t>
      </w:r>
      <w:r w:rsidRPr="005E5FD8">
        <w:t>-based electrosynthesis of ethylene oxide (CO2EXIDE) project, which receives funding from the European Union’s Horizon 2020 research and innovation programme in co-operation with the sustainable process industry through resource and energy efficiency (SPIRE) initiative under grant agreement no. 768789.</w:t>
      </w:r>
    </w:p>
    <w:p w14:paraId="1892B867" w14:textId="7F09EE3A" w:rsidR="00D010E8" w:rsidRPr="0047645B" w:rsidRDefault="00EB2025" w:rsidP="0047645B">
      <w:pPr>
        <w:spacing w:before="400" w:after="80" w:line="240" w:lineRule="auto"/>
        <w:rPr>
          <w:sz w:val="18"/>
          <w:szCs w:val="18"/>
        </w:rPr>
      </w:pPr>
      <w:r>
        <w:rPr>
          <w:b/>
          <w:sz w:val="24"/>
        </w:rPr>
        <w:lastRenderedPageBreak/>
        <w:t>R</w:t>
      </w:r>
      <w:r w:rsidR="00E61949" w:rsidRPr="00240353">
        <w:rPr>
          <w:b/>
          <w:sz w:val="24"/>
        </w:rPr>
        <w:t>eferences</w:t>
      </w:r>
    </w:p>
    <w:p w14:paraId="5075E13A" w14:textId="5DCC70F6" w:rsidR="005E5FD8" w:rsidRPr="005E5FD8" w:rsidRDefault="005E5FD8" w:rsidP="005E5FD8">
      <w:pPr>
        <w:pStyle w:val="RSCR02References"/>
        <w:rPr>
          <w:lang w:val="en-US"/>
        </w:rPr>
      </w:pPr>
      <w:r w:rsidRPr="005E5FD8">
        <w:rPr>
          <w:lang w:val="en-US"/>
        </w:rPr>
        <w:fldChar w:fldCharType="begin"/>
      </w:r>
      <w:r w:rsidRPr="005E5FD8">
        <w:rPr>
          <w:lang w:val="en-US"/>
        </w:rPr>
        <w:instrText xml:space="preserve"> ADDIN EN.REFLIST </w:instrText>
      </w:r>
      <w:r w:rsidRPr="005E5FD8">
        <w:rPr>
          <w:lang w:val="en-US"/>
        </w:rPr>
        <w:fldChar w:fldCharType="separate"/>
      </w:r>
      <w:r w:rsidRPr="005E5FD8">
        <w:rPr>
          <w:lang w:val="en-US"/>
        </w:rPr>
        <w:t xml:space="preserve">D. Pletcher, </w:t>
      </w:r>
      <w:r w:rsidRPr="005E5FD8">
        <w:rPr>
          <w:i/>
          <w:lang w:val="en-US"/>
        </w:rPr>
        <w:t>Electrochem. Commun.</w:t>
      </w:r>
      <w:r w:rsidRPr="005E5FD8">
        <w:rPr>
          <w:lang w:val="en-US"/>
        </w:rPr>
        <w:t xml:space="preserve">, 2015, </w:t>
      </w:r>
      <w:r w:rsidRPr="005E5FD8">
        <w:rPr>
          <w:b/>
          <w:lang w:val="en-US"/>
        </w:rPr>
        <w:t>61</w:t>
      </w:r>
      <w:r w:rsidRPr="005E5FD8">
        <w:rPr>
          <w:lang w:val="en-US"/>
        </w:rPr>
        <w:t>, 97-101.</w:t>
      </w:r>
    </w:p>
    <w:p w14:paraId="554E6009" w14:textId="0AB547EA" w:rsidR="005E5FD8" w:rsidRPr="005E5FD8" w:rsidRDefault="005E5FD8" w:rsidP="005E5FD8">
      <w:pPr>
        <w:pStyle w:val="RSCR02References"/>
        <w:rPr>
          <w:lang w:val="en-US"/>
        </w:rPr>
      </w:pPr>
      <w:r w:rsidRPr="005E5FD8">
        <w:rPr>
          <w:lang w:val="en-US"/>
        </w:rPr>
        <w:t xml:space="preserve">S. Gao, Y. Lin, X. Jiao, Y. Sun, Q. Luo, W. Zhang, D. Li, J. Yang and Y. Xie, </w:t>
      </w:r>
      <w:r w:rsidRPr="005E5FD8">
        <w:rPr>
          <w:i/>
          <w:lang w:val="en-US"/>
        </w:rPr>
        <w:t>Nature</w:t>
      </w:r>
      <w:r w:rsidRPr="005E5FD8">
        <w:rPr>
          <w:lang w:val="en-US"/>
        </w:rPr>
        <w:t xml:space="preserve">, 2016, </w:t>
      </w:r>
      <w:r w:rsidRPr="005E5FD8">
        <w:rPr>
          <w:b/>
          <w:lang w:val="en-US"/>
        </w:rPr>
        <w:t>529</w:t>
      </w:r>
      <w:r w:rsidRPr="005E5FD8">
        <w:rPr>
          <w:lang w:val="en-US"/>
        </w:rPr>
        <w:t>, 68.</w:t>
      </w:r>
    </w:p>
    <w:p w14:paraId="3AC71DAD" w14:textId="68D48C3F" w:rsidR="005E5FD8" w:rsidRPr="005E5FD8" w:rsidRDefault="005E5FD8" w:rsidP="005E5FD8">
      <w:pPr>
        <w:pStyle w:val="RSCR02References"/>
        <w:rPr>
          <w:lang w:val="en-US"/>
        </w:rPr>
      </w:pPr>
      <w:r w:rsidRPr="005E5FD8">
        <w:rPr>
          <w:lang w:val="en-US"/>
        </w:rPr>
        <w:t xml:space="preserve">M. Liu, Y. Pang, B. Zhang, P. De Luna, O. Voznyy, J. Xu, X. Zheng, C. T. Dinh, F. Fan, C. Cao, F. P. G. de Arquer, T. S. Safaei, A. Mepham, A. Klinkova, E. Kumacheva, T. Filleter, D. Sinton, S. O. Kelley and E. H. Sargent, </w:t>
      </w:r>
      <w:r w:rsidRPr="005E5FD8">
        <w:rPr>
          <w:i/>
          <w:lang w:val="en-US"/>
        </w:rPr>
        <w:t>Nature</w:t>
      </w:r>
      <w:r w:rsidRPr="005E5FD8">
        <w:rPr>
          <w:lang w:val="en-US"/>
        </w:rPr>
        <w:t xml:space="preserve">, 2016, </w:t>
      </w:r>
      <w:r w:rsidRPr="005E5FD8">
        <w:rPr>
          <w:b/>
          <w:lang w:val="en-US"/>
        </w:rPr>
        <w:t>537</w:t>
      </w:r>
      <w:r w:rsidRPr="005E5FD8">
        <w:rPr>
          <w:lang w:val="en-US"/>
        </w:rPr>
        <w:t>, 382.</w:t>
      </w:r>
    </w:p>
    <w:p w14:paraId="03CA389D" w14:textId="57EB8108" w:rsidR="005E5FD8" w:rsidRPr="005E5FD8" w:rsidRDefault="005E5FD8" w:rsidP="005E5FD8">
      <w:pPr>
        <w:pStyle w:val="RSCR02References"/>
        <w:rPr>
          <w:lang w:val="en-US"/>
        </w:rPr>
      </w:pPr>
      <w:r w:rsidRPr="005E5FD8">
        <w:rPr>
          <w:lang w:val="en-US"/>
        </w:rPr>
        <w:t xml:space="preserve">S. Lin, C. S. Diercks, Y.-B. Zhang, N. Kornienko, E. M. Nichols, Y. Zhao, A. R. Paris, D. Kim, P. Yang, O. M. Yaghi and C. J. Chang, </w:t>
      </w:r>
      <w:r w:rsidRPr="005E5FD8">
        <w:rPr>
          <w:i/>
          <w:lang w:val="en-US"/>
        </w:rPr>
        <w:t>Science</w:t>
      </w:r>
      <w:r w:rsidRPr="005E5FD8">
        <w:rPr>
          <w:lang w:val="en-US"/>
        </w:rPr>
        <w:t xml:space="preserve">, 2015, </w:t>
      </w:r>
      <w:r w:rsidRPr="005E5FD8">
        <w:rPr>
          <w:b/>
          <w:lang w:val="en-US"/>
        </w:rPr>
        <w:t>349</w:t>
      </w:r>
      <w:r w:rsidRPr="005E5FD8">
        <w:rPr>
          <w:lang w:val="en-US"/>
        </w:rPr>
        <w:t>, 1208-1213.</w:t>
      </w:r>
    </w:p>
    <w:p w14:paraId="7FEA8C70" w14:textId="3A9A6E03" w:rsidR="005E5FD8" w:rsidRPr="005E5FD8" w:rsidRDefault="005E5FD8" w:rsidP="005E5FD8">
      <w:pPr>
        <w:pStyle w:val="RSCR02References"/>
        <w:rPr>
          <w:lang w:val="en-US"/>
        </w:rPr>
      </w:pPr>
      <w:r w:rsidRPr="005E5FD8">
        <w:rPr>
          <w:lang w:val="en-US"/>
        </w:rPr>
        <w:t xml:space="preserve">D. Tan, J. Zhang, X. Cheng, X. Tan, J. Shi, B. Zhang, B. Han, L. Zheng and J. Zhang, </w:t>
      </w:r>
      <w:r w:rsidRPr="005E5FD8">
        <w:rPr>
          <w:i/>
          <w:lang w:val="en-US"/>
        </w:rPr>
        <w:t>Chem. Sci.</w:t>
      </w:r>
      <w:r w:rsidRPr="005E5FD8">
        <w:rPr>
          <w:lang w:val="en-US"/>
        </w:rPr>
        <w:t xml:space="preserve">, 2019, </w:t>
      </w:r>
      <w:r w:rsidRPr="005E5FD8">
        <w:rPr>
          <w:b/>
          <w:lang w:val="en-US"/>
        </w:rPr>
        <w:t>10</w:t>
      </w:r>
      <w:r w:rsidRPr="005E5FD8">
        <w:rPr>
          <w:lang w:val="en-US"/>
        </w:rPr>
        <w:t>, 4491-4496.</w:t>
      </w:r>
    </w:p>
    <w:p w14:paraId="641AA7BC" w14:textId="3B2920E5" w:rsidR="005E5FD8" w:rsidRPr="005E5FD8" w:rsidRDefault="005E5FD8" w:rsidP="005E5FD8">
      <w:pPr>
        <w:pStyle w:val="RSCR02References"/>
        <w:rPr>
          <w:lang w:val="en-US"/>
        </w:rPr>
      </w:pPr>
      <w:r w:rsidRPr="005E5FD8">
        <w:rPr>
          <w:lang w:val="en-US"/>
        </w:rPr>
        <w:t xml:space="preserve">M. Wang, K. Torbensen, D. Salvatore, S. Ren, D. Joulié, F. Dumoulin, D. Mendoza, B. Lassalle-Kaiser, U. Işci, C. P. Berlinguette and M. Robert, </w:t>
      </w:r>
      <w:r w:rsidRPr="005E5FD8">
        <w:rPr>
          <w:i/>
          <w:lang w:val="en-US"/>
        </w:rPr>
        <w:t>Nat. Commun.</w:t>
      </w:r>
      <w:r w:rsidRPr="005E5FD8">
        <w:rPr>
          <w:lang w:val="en-US"/>
        </w:rPr>
        <w:t xml:space="preserve">, 2019, </w:t>
      </w:r>
      <w:r w:rsidRPr="005E5FD8">
        <w:rPr>
          <w:b/>
          <w:lang w:val="en-US"/>
        </w:rPr>
        <w:t>10</w:t>
      </w:r>
      <w:r w:rsidRPr="005E5FD8">
        <w:rPr>
          <w:lang w:val="en-US"/>
        </w:rPr>
        <w:t>, 3602-3602.</w:t>
      </w:r>
    </w:p>
    <w:p w14:paraId="6DA1CBA8" w14:textId="1C7C0EE2" w:rsidR="005E5FD8" w:rsidRPr="005E5FD8" w:rsidRDefault="005E5FD8" w:rsidP="005E5FD8">
      <w:pPr>
        <w:pStyle w:val="RSCR02References"/>
        <w:rPr>
          <w:lang w:val="en-US"/>
        </w:rPr>
      </w:pPr>
      <w:r w:rsidRPr="005E5FD8">
        <w:rPr>
          <w:lang w:val="en-US"/>
        </w:rPr>
        <w:t xml:space="preserve">F. Zhang, Z. Jin, C. Chen, Y. Tang, S. A. Mahyoub, S. Yan and Z.-M. Cheng, </w:t>
      </w:r>
      <w:r w:rsidRPr="005E5FD8">
        <w:rPr>
          <w:i/>
          <w:lang w:val="en-US"/>
        </w:rPr>
        <w:t>Ind. Eng. Chem. Res.</w:t>
      </w:r>
      <w:r w:rsidRPr="005E5FD8">
        <w:rPr>
          <w:lang w:val="en-US"/>
        </w:rPr>
        <w:t xml:space="preserve">, 2020, </w:t>
      </w:r>
      <w:r w:rsidRPr="005E5FD8">
        <w:rPr>
          <w:b/>
          <w:lang w:val="en-US"/>
        </w:rPr>
        <w:t>59</w:t>
      </w:r>
      <w:r w:rsidRPr="005E5FD8">
        <w:rPr>
          <w:lang w:val="en-US"/>
        </w:rPr>
        <w:t>, 5664 - 5674.</w:t>
      </w:r>
    </w:p>
    <w:p w14:paraId="730EEF9A" w14:textId="3D6D41D7" w:rsidR="005E5FD8" w:rsidRPr="005E5FD8" w:rsidRDefault="005E5FD8" w:rsidP="005E5FD8">
      <w:pPr>
        <w:pStyle w:val="RSCR02References"/>
        <w:rPr>
          <w:lang w:val="en-US"/>
        </w:rPr>
      </w:pPr>
      <w:r w:rsidRPr="005E5FD8">
        <w:rPr>
          <w:lang w:val="en-US"/>
        </w:rPr>
        <w:t xml:space="preserve">S. C. Perry, S. M. Gateman, R. Malpass-Evans, N. McKeown, M. Wegener, P. Nazarovs, J. Mauzeroll, L. Wang and C. Ponce de León, </w:t>
      </w:r>
      <w:r w:rsidRPr="005E5FD8">
        <w:rPr>
          <w:i/>
          <w:lang w:val="en-US"/>
        </w:rPr>
        <w:t>Chemosphere</w:t>
      </w:r>
      <w:r w:rsidRPr="005E5FD8">
        <w:rPr>
          <w:lang w:val="en-US"/>
        </w:rPr>
        <w:t xml:space="preserve">, 2020, </w:t>
      </w:r>
      <w:r w:rsidRPr="005E5FD8">
        <w:rPr>
          <w:b/>
          <w:lang w:val="en-US"/>
        </w:rPr>
        <w:t>248</w:t>
      </w:r>
      <w:r w:rsidRPr="005E5FD8">
        <w:rPr>
          <w:lang w:val="en-US"/>
        </w:rPr>
        <w:t>, 125993.</w:t>
      </w:r>
    </w:p>
    <w:p w14:paraId="1F0AE5A7" w14:textId="0013C453" w:rsidR="005E5FD8" w:rsidRPr="005E5FD8" w:rsidRDefault="005E5FD8" w:rsidP="005E5FD8">
      <w:pPr>
        <w:pStyle w:val="RSCR02References"/>
        <w:rPr>
          <w:lang w:val="en-US"/>
        </w:rPr>
      </w:pPr>
      <w:r w:rsidRPr="005E5FD8">
        <w:rPr>
          <w:lang w:val="en-US"/>
        </w:rPr>
        <w:t xml:space="preserve">F. Li, A. Thevenon, A. Rosas-Hernández, Z. Wang, Y. Li, C. M. Gabardo, A. Ozden, C. T. Dinh, J. Li, Y. Wang, J. P. Edwards, Y. Xu, C. McCallum, L. Tao, Z.-Q. Liang, M. Luo, X. Wang, H. Li, C. P. O’Brien, C.-S. Tan, D.-H. Nam, R. Quintero-Bermudez, T.-T. Zhuang, Y. C. Li, Z. Han, R. D. Britt, D. Sinton, T. Agapie, J. C. Peters and E. H. Sargent, </w:t>
      </w:r>
      <w:r w:rsidRPr="005E5FD8">
        <w:rPr>
          <w:i/>
          <w:lang w:val="en-US"/>
        </w:rPr>
        <w:t>Nature</w:t>
      </w:r>
      <w:r w:rsidRPr="005E5FD8">
        <w:rPr>
          <w:lang w:val="en-US"/>
        </w:rPr>
        <w:t xml:space="preserve">, 2020, </w:t>
      </w:r>
      <w:r w:rsidRPr="005E5FD8">
        <w:rPr>
          <w:b/>
          <w:lang w:val="en-US"/>
        </w:rPr>
        <w:t>577</w:t>
      </w:r>
      <w:r w:rsidRPr="005E5FD8">
        <w:rPr>
          <w:lang w:val="en-US"/>
        </w:rPr>
        <w:t>, 509-513.</w:t>
      </w:r>
    </w:p>
    <w:p w14:paraId="0018F124" w14:textId="3DD3D513" w:rsidR="005E5FD8" w:rsidRPr="005E5FD8" w:rsidRDefault="005E5FD8" w:rsidP="005E5FD8">
      <w:pPr>
        <w:pStyle w:val="RSCR02References"/>
        <w:rPr>
          <w:lang w:val="en-US"/>
        </w:rPr>
      </w:pPr>
      <w:r w:rsidRPr="005E5FD8">
        <w:rPr>
          <w:lang w:val="en-US"/>
        </w:rPr>
        <w:t xml:space="preserve">M. G. Kibria, J. P. Edwards, C. M. Gabardo, C.-T. Dinh, A. Seifitokaldani, D. Sinton and E. H. Sargent, </w:t>
      </w:r>
      <w:r w:rsidRPr="005E5FD8">
        <w:rPr>
          <w:i/>
          <w:lang w:val="en-US"/>
        </w:rPr>
        <w:t>Adv. Mater.</w:t>
      </w:r>
      <w:r w:rsidRPr="005E5FD8">
        <w:rPr>
          <w:lang w:val="en-US"/>
        </w:rPr>
        <w:t xml:space="preserve">, 2019, </w:t>
      </w:r>
      <w:r w:rsidRPr="005E5FD8">
        <w:rPr>
          <w:b/>
          <w:lang w:val="en-US"/>
        </w:rPr>
        <w:t>31</w:t>
      </w:r>
      <w:r w:rsidRPr="005E5FD8">
        <w:rPr>
          <w:lang w:val="en-US"/>
        </w:rPr>
        <w:t>, 1807166.</w:t>
      </w:r>
    </w:p>
    <w:p w14:paraId="57E7B1C4" w14:textId="7419CA2F" w:rsidR="005E5FD8" w:rsidRPr="005E5FD8" w:rsidRDefault="005E5FD8" w:rsidP="005E5FD8">
      <w:pPr>
        <w:pStyle w:val="RSCR02References"/>
        <w:rPr>
          <w:lang w:val="en-US"/>
        </w:rPr>
      </w:pPr>
      <w:r w:rsidRPr="005E5FD8">
        <w:rPr>
          <w:lang w:val="en-US"/>
        </w:rPr>
        <w:t xml:space="preserve">S. C. Perry, P.-k. Leung, L. Wang and C. Ponce de León, </w:t>
      </w:r>
      <w:r w:rsidRPr="005E5FD8">
        <w:rPr>
          <w:i/>
          <w:lang w:val="en-US"/>
        </w:rPr>
        <w:t>Curr. Opin. Electrochem.</w:t>
      </w:r>
      <w:r w:rsidRPr="005E5FD8">
        <w:rPr>
          <w:lang w:val="en-US"/>
        </w:rPr>
        <w:t xml:space="preserve">, 2020, </w:t>
      </w:r>
      <w:r w:rsidRPr="005E5FD8">
        <w:rPr>
          <w:b/>
          <w:lang w:val="en-US"/>
        </w:rPr>
        <w:t>20</w:t>
      </w:r>
      <w:r w:rsidRPr="005E5FD8">
        <w:rPr>
          <w:lang w:val="en-US"/>
        </w:rPr>
        <w:t>, 88-98.</w:t>
      </w:r>
    </w:p>
    <w:p w14:paraId="6E9B952D" w14:textId="7D1ACE26" w:rsidR="005E5FD8" w:rsidRPr="005E5FD8" w:rsidRDefault="005E5FD8" w:rsidP="005E5FD8">
      <w:pPr>
        <w:pStyle w:val="RSCR02References"/>
        <w:rPr>
          <w:lang w:val="en-US"/>
        </w:rPr>
      </w:pPr>
      <w:r w:rsidRPr="005E5FD8">
        <w:rPr>
          <w:lang w:val="en-US"/>
        </w:rPr>
        <w:t xml:space="preserve">L. Fan, C. Xia, F. Yang, J. Wang, H. Wang and Y. Lu, </w:t>
      </w:r>
      <w:r w:rsidRPr="005E5FD8">
        <w:rPr>
          <w:i/>
          <w:lang w:val="en-US"/>
        </w:rPr>
        <w:t>Sci. Adv.</w:t>
      </w:r>
      <w:r w:rsidRPr="005E5FD8">
        <w:rPr>
          <w:lang w:val="en-US"/>
        </w:rPr>
        <w:t xml:space="preserve">, 2020, </w:t>
      </w:r>
      <w:r w:rsidRPr="005E5FD8">
        <w:rPr>
          <w:b/>
          <w:lang w:val="en-US"/>
        </w:rPr>
        <w:t>6</w:t>
      </w:r>
      <w:r w:rsidRPr="005E5FD8">
        <w:rPr>
          <w:lang w:val="en-US"/>
        </w:rPr>
        <w:t>, eaay3111.</w:t>
      </w:r>
    </w:p>
    <w:p w14:paraId="61B6D92E" w14:textId="38E1D33A" w:rsidR="005E5FD8" w:rsidRPr="005E5FD8" w:rsidRDefault="005E5FD8" w:rsidP="005E5FD8">
      <w:pPr>
        <w:pStyle w:val="RSCR02References"/>
        <w:rPr>
          <w:lang w:val="en-US"/>
        </w:rPr>
      </w:pPr>
      <w:r w:rsidRPr="005E5FD8">
        <w:rPr>
          <w:lang w:val="en-US"/>
        </w:rPr>
        <w:t xml:space="preserve">M. Wu, C. Zhu, K. Wang, G. Li, X. Dong, Y. Song, J. Xue, W. Chen, W. Wei and Y. Sun, </w:t>
      </w:r>
      <w:r w:rsidRPr="005E5FD8">
        <w:rPr>
          <w:i/>
          <w:lang w:val="en-US"/>
        </w:rPr>
        <w:t>ACS Appl. Mater. Interfaces</w:t>
      </w:r>
      <w:r w:rsidRPr="005E5FD8">
        <w:rPr>
          <w:lang w:val="en-US"/>
        </w:rPr>
        <w:t xml:space="preserve">, 2020, </w:t>
      </w:r>
      <w:r w:rsidRPr="005E5FD8">
        <w:rPr>
          <w:b/>
          <w:lang w:val="en-US"/>
        </w:rPr>
        <w:t>12</w:t>
      </w:r>
      <w:r w:rsidRPr="005E5FD8">
        <w:rPr>
          <w:lang w:val="en-US"/>
        </w:rPr>
        <w:t>, 11562-11569.</w:t>
      </w:r>
    </w:p>
    <w:p w14:paraId="3EB6A10A" w14:textId="538F85A7" w:rsidR="005E5FD8" w:rsidRPr="005E5FD8" w:rsidRDefault="005E5FD8" w:rsidP="005E5FD8">
      <w:pPr>
        <w:pStyle w:val="RSCR02References"/>
        <w:rPr>
          <w:lang w:val="en-US"/>
        </w:rPr>
      </w:pPr>
      <w:r w:rsidRPr="005E5FD8">
        <w:rPr>
          <w:lang w:val="en-US"/>
        </w:rPr>
        <w:t xml:space="preserve">Y. Wang, H. Shen, K. J. T. Livi, D. Raciti, H. Zong, J. Gregg, M. Onadeko, Y. Wan, A. Watson and C. Wang, </w:t>
      </w:r>
      <w:r w:rsidRPr="005E5FD8">
        <w:rPr>
          <w:i/>
          <w:lang w:val="en-US"/>
        </w:rPr>
        <w:t>Nano Lett.</w:t>
      </w:r>
      <w:r w:rsidRPr="005E5FD8">
        <w:rPr>
          <w:lang w:val="en-US"/>
        </w:rPr>
        <w:t xml:space="preserve">, 2019, </w:t>
      </w:r>
      <w:r w:rsidRPr="005E5FD8">
        <w:rPr>
          <w:b/>
          <w:lang w:val="en-US"/>
        </w:rPr>
        <w:t>19</w:t>
      </w:r>
      <w:r w:rsidRPr="005E5FD8">
        <w:rPr>
          <w:lang w:val="en-US"/>
        </w:rPr>
        <w:t>, 8461-8468.</w:t>
      </w:r>
    </w:p>
    <w:p w14:paraId="7F4CC29D" w14:textId="554E988E" w:rsidR="005E5FD8" w:rsidRPr="005E5FD8" w:rsidRDefault="005E5FD8" w:rsidP="005E5FD8">
      <w:pPr>
        <w:pStyle w:val="RSCR02References"/>
        <w:rPr>
          <w:lang w:val="en-US"/>
        </w:rPr>
      </w:pPr>
      <w:r w:rsidRPr="005E5FD8">
        <w:rPr>
          <w:lang w:val="en-US"/>
        </w:rPr>
        <w:t xml:space="preserve">D. Gao, I. Sinev, F. Scholten, R. M. Arán-Ais, N. J. Divins, K. Kvashnina, J. Timoshenko and B. Roldan Cuenya, </w:t>
      </w:r>
      <w:r w:rsidRPr="005E5FD8">
        <w:rPr>
          <w:i/>
          <w:lang w:val="en-US"/>
        </w:rPr>
        <w:t>Angew. Chem. Int. Ed.</w:t>
      </w:r>
      <w:r w:rsidRPr="005E5FD8">
        <w:rPr>
          <w:lang w:val="en-US"/>
        </w:rPr>
        <w:t xml:space="preserve">, 2019, </w:t>
      </w:r>
      <w:r w:rsidRPr="005E5FD8">
        <w:rPr>
          <w:b/>
          <w:lang w:val="en-US"/>
        </w:rPr>
        <w:t>58</w:t>
      </w:r>
      <w:r w:rsidRPr="005E5FD8">
        <w:rPr>
          <w:lang w:val="en-US"/>
        </w:rPr>
        <w:t>, 17047-17053.</w:t>
      </w:r>
    </w:p>
    <w:p w14:paraId="3ED2F3E7" w14:textId="49066971" w:rsidR="005E5FD8" w:rsidRPr="005E5FD8" w:rsidRDefault="005E5FD8" w:rsidP="005E5FD8">
      <w:pPr>
        <w:pStyle w:val="RSCR02References"/>
        <w:rPr>
          <w:lang w:val="en-US"/>
        </w:rPr>
      </w:pPr>
      <w:r w:rsidRPr="005E5FD8">
        <w:rPr>
          <w:lang w:val="en-US"/>
        </w:rPr>
        <w:t xml:space="preserve">T.-C. Chou, C.-C. Chang, H.-L. Yu, W.-Y. Yu, C.-L. Dong, J.-J. Velasco-Vélez, C.-H. Chuang, L.-C. Chen, J.-F. Lee, J.-M. Chen and H.-L. Wu, </w:t>
      </w:r>
      <w:r w:rsidRPr="005E5FD8">
        <w:rPr>
          <w:i/>
          <w:lang w:val="en-US"/>
        </w:rPr>
        <w:t>J. Am. Chem. Soc.</w:t>
      </w:r>
      <w:r w:rsidRPr="005E5FD8">
        <w:rPr>
          <w:lang w:val="en-US"/>
        </w:rPr>
        <w:t xml:space="preserve">, 2020, </w:t>
      </w:r>
      <w:r w:rsidRPr="005E5FD8">
        <w:rPr>
          <w:b/>
          <w:lang w:val="en-US"/>
        </w:rPr>
        <w:t>142</w:t>
      </w:r>
      <w:r w:rsidRPr="005E5FD8">
        <w:rPr>
          <w:lang w:val="en-US"/>
        </w:rPr>
        <w:t>, 2857-2867.</w:t>
      </w:r>
    </w:p>
    <w:p w14:paraId="3DE3A9ED" w14:textId="43DD1A7D" w:rsidR="005E5FD8" w:rsidRPr="005E5FD8" w:rsidRDefault="005E5FD8" w:rsidP="005E5FD8">
      <w:pPr>
        <w:pStyle w:val="RSCR02References"/>
        <w:rPr>
          <w:lang w:val="en-US"/>
        </w:rPr>
      </w:pPr>
      <w:r w:rsidRPr="005E5FD8">
        <w:rPr>
          <w:lang w:val="en-US"/>
        </w:rPr>
        <w:t xml:space="preserve">L. Shang, X. Lv, H. Shen, Z. Shao and G. Zheng, </w:t>
      </w:r>
      <w:r w:rsidRPr="005E5FD8">
        <w:rPr>
          <w:i/>
          <w:lang w:val="en-US"/>
        </w:rPr>
        <w:t>J. Colloid Interface Sci.</w:t>
      </w:r>
      <w:r w:rsidRPr="005E5FD8">
        <w:rPr>
          <w:lang w:val="en-US"/>
        </w:rPr>
        <w:t xml:space="preserve">, 2019, </w:t>
      </w:r>
      <w:r w:rsidRPr="005E5FD8">
        <w:rPr>
          <w:b/>
          <w:lang w:val="en-US"/>
        </w:rPr>
        <w:t>552</w:t>
      </w:r>
      <w:r w:rsidRPr="005E5FD8">
        <w:rPr>
          <w:lang w:val="en-US"/>
        </w:rPr>
        <w:t>, 426-431.</w:t>
      </w:r>
    </w:p>
    <w:p w14:paraId="61FACE19" w14:textId="0B4A003E" w:rsidR="005E5FD8" w:rsidRPr="005E5FD8" w:rsidRDefault="005E5FD8" w:rsidP="005E5FD8">
      <w:pPr>
        <w:pStyle w:val="RSCR02References"/>
        <w:rPr>
          <w:lang w:val="en-US"/>
        </w:rPr>
      </w:pPr>
      <w:r w:rsidRPr="005E5FD8">
        <w:rPr>
          <w:lang w:val="en-US"/>
        </w:rPr>
        <w:t xml:space="preserve">C.-T. Dinh, T. Burdyny, M. G. Kibria, A. Seifitokaldani, C. M. Gabardo, F. P. García de Arquer, A. Kiani, J. P. Edwards, P. De Luna, O. S. Bushuyev, C. Zou, R. Quintero-Bermudez, Y. Pang, D. Sinton and E. H. Sargent, </w:t>
      </w:r>
      <w:r w:rsidRPr="005E5FD8">
        <w:rPr>
          <w:i/>
          <w:lang w:val="en-US"/>
        </w:rPr>
        <w:t>Science</w:t>
      </w:r>
      <w:r w:rsidRPr="005E5FD8">
        <w:rPr>
          <w:lang w:val="en-US"/>
        </w:rPr>
        <w:t xml:space="preserve">, 2018, </w:t>
      </w:r>
      <w:r w:rsidRPr="005E5FD8">
        <w:rPr>
          <w:b/>
          <w:lang w:val="en-US"/>
        </w:rPr>
        <w:t>360</w:t>
      </w:r>
      <w:r w:rsidRPr="005E5FD8">
        <w:rPr>
          <w:lang w:val="en-US"/>
        </w:rPr>
        <w:t>, 783-787.</w:t>
      </w:r>
    </w:p>
    <w:p w14:paraId="6DC18F96" w14:textId="1BB61C63" w:rsidR="005E5FD8" w:rsidRPr="005E5FD8" w:rsidRDefault="005E5FD8" w:rsidP="005E5FD8">
      <w:pPr>
        <w:pStyle w:val="RSCR02References"/>
        <w:rPr>
          <w:lang w:val="en-US"/>
        </w:rPr>
      </w:pPr>
      <w:r w:rsidRPr="005E5FD8">
        <w:rPr>
          <w:lang w:val="en-US"/>
        </w:rPr>
        <w:t xml:space="preserve">F. P. García de Arquer, C.-T. Dinh, A. Ozden, J. Wicks, C. McCallum, A. R. Kirmani, D.-H. Nam, C. Gabardo, A. Seifitokaldani, X. Wang, Y. C. Li, F. Li, J. Edwards, L. J. Richter, S. J. Thorpe, D. Sinton and E. H. Sargent, </w:t>
      </w:r>
      <w:r w:rsidRPr="005E5FD8">
        <w:rPr>
          <w:i/>
          <w:lang w:val="en-US"/>
        </w:rPr>
        <w:t>Science</w:t>
      </w:r>
      <w:r w:rsidRPr="005E5FD8">
        <w:rPr>
          <w:lang w:val="en-US"/>
        </w:rPr>
        <w:t xml:space="preserve">, 2020, </w:t>
      </w:r>
      <w:r w:rsidRPr="005E5FD8">
        <w:rPr>
          <w:b/>
          <w:lang w:val="en-US"/>
        </w:rPr>
        <w:t>367</w:t>
      </w:r>
      <w:r w:rsidRPr="005E5FD8">
        <w:rPr>
          <w:lang w:val="en-US"/>
        </w:rPr>
        <w:t>, 661-666.</w:t>
      </w:r>
    </w:p>
    <w:p w14:paraId="35AE6D05" w14:textId="170CD6E3" w:rsidR="005E5FD8" w:rsidRPr="005E5FD8" w:rsidRDefault="005E5FD8" w:rsidP="005E5FD8">
      <w:pPr>
        <w:pStyle w:val="RSCR02References"/>
        <w:rPr>
          <w:lang w:val="en-US"/>
        </w:rPr>
      </w:pPr>
      <w:r w:rsidRPr="005E5FD8">
        <w:rPr>
          <w:lang w:val="en-US"/>
        </w:rPr>
        <w:t xml:space="preserve">S. C. Perry, C. Ponce de León and F. C. Walsh, </w:t>
      </w:r>
      <w:r w:rsidRPr="005E5FD8">
        <w:rPr>
          <w:i/>
          <w:lang w:val="en-US"/>
        </w:rPr>
        <w:t>J. Electrochem. Soc.</w:t>
      </w:r>
      <w:r w:rsidRPr="005E5FD8">
        <w:rPr>
          <w:lang w:val="en-US"/>
        </w:rPr>
        <w:t xml:space="preserve">, 2020, </w:t>
      </w:r>
      <w:r w:rsidRPr="005E5FD8">
        <w:rPr>
          <w:b/>
          <w:lang w:val="en-US"/>
        </w:rPr>
        <w:t>167</w:t>
      </w:r>
      <w:r w:rsidRPr="005E5FD8">
        <w:rPr>
          <w:lang w:val="en-US"/>
        </w:rPr>
        <w:t>, 155525.</w:t>
      </w:r>
    </w:p>
    <w:p w14:paraId="7F9938A5" w14:textId="75161EEC" w:rsidR="005E5FD8" w:rsidRPr="005E5FD8" w:rsidRDefault="005E5FD8" w:rsidP="005E5FD8">
      <w:pPr>
        <w:pStyle w:val="RSCR02References"/>
        <w:rPr>
          <w:lang w:val="en-US"/>
        </w:rPr>
      </w:pPr>
      <w:r w:rsidRPr="005E5FD8">
        <w:rPr>
          <w:lang w:val="en-US"/>
        </w:rPr>
        <w:t xml:space="preserve">K. Ogura, R. Oohara and Y. Kudo, </w:t>
      </w:r>
      <w:r w:rsidRPr="005E5FD8">
        <w:rPr>
          <w:i/>
          <w:lang w:val="en-US"/>
        </w:rPr>
        <w:t>J. Electrochem. Soc.</w:t>
      </w:r>
      <w:r w:rsidRPr="005E5FD8">
        <w:rPr>
          <w:lang w:val="en-US"/>
        </w:rPr>
        <w:t xml:space="preserve">, 2005, </w:t>
      </w:r>
      <w:r w:rsidRPr="005E5FD8">
        <w:rPr>
          <w:b/>
          <w:lang w:val="en-US"/>
        </w:rPr>
        <w:t>152</w:t>
      </w:r>
      <w:r w:rsidRPr="005E5FD8">
        <w:rPr>
          <w:lang w:val="en-US"/>
        </w:rPr>
        <w:t>, D213-D219.</w:t>
      </w:r>
    </w:p>
    <w:p w14:paraId="341F1E5C" w14:textId="3A7D43B2" w:rsidR="005E5FD8" w:rsidRPr="005E5FD8" w:rsidRDefault="005E5FD8" w:rsidP="005E5FD8">
      <w:pPr>
        <w:pStyle w:val="RSCR02References"/>
        <w:rPr>
          <w:lang w:val="en-US"/>
        </w:rPr>
      </w:pPr>
      <w:r w:rsidRPr="005E5FD8">
        <w:rPr>
          <w:lang w:val="en-US"/>
        </w:rPr>
        <w:t xml:space="preserve">N. S. Romero Cuellar, K. Wiesner-Fleischer, M. Fleischer, A. Rucki and O. Hinrichsen, </w:t>
      </w:r>
      <w:r w:rsidRPr="005E5FD8">
        <w:rPr>
          <w:i/>
          <w:lang w:val="en-US"/>
        </w:rPr>
        <w:t>Electrochim. Acta</w:t>
      </w:r>
      <w:r w:rsidRPr="005E5FD8">
        <w:rPr>
          <w:lang w:val="en-US"/>
        </w:rPr>
        <w:t xml:space="preserve">, 2019, </w:t>
      </w:r>
      <w:r w:rsidRPr="005E5FD8">
        <w:rPr>
          <w:b/>
          <w:lang w:val="en-US"/>
        </w:rPr>
        <w:t>307</w:t>
      </w:r>
      <w:r w:rsidRPr="005E5FD8">
        <w:rPr>
          <w:lang w:val="en-US"/>
        </w:rPr>
        <w:t>, 164-175.</w:t>
      </w:r>
    </w:p>
    <w:p w14:paraId="28DC722F" w14:textId="2729A84C" w:rsidR="005E5FD8" w:rsidRPr="005E5FD8" w:rsidRDefault="005E5FD8" w:rsidP="005E5FD8">
      <w:pPr>
        <w:pStyle w:val="RSCR02References"/>
        <w:rPr>
          <w:lang w:val="en-US"/>
        </w:rPr>
      </w:pPr>
      <w:r w:rsidRPr="005E5FD8">
        <w:rPr>
          <w:lang w:val="en-US"/>
        </w:rPr>
        <w:t xml:space="preserve">N. T. Nesbitt, T. Burdyny, H. Simonson, D. Salvatore, D. Bohra, R. Kas and W. A. Smith, </w:t>
      </w:r>
      <w:r w:rsidRPr="005E5FD8">
        <w:rPr>
          <w:i/>
          <w:lang w:val="en-US"/>
        </w:rPr>
        <w:t>ACS Catal.</w:t>
      </w:r>
      <w:r w:rsidRPr="005E5FD8">
        <w:rPr>
          <w:lang w:val="en-US"/>
        </w:rPr>
        <w:t xml:space="preserve">, 2020, </w:t>
      </w:r>
      <w:r w:rsidRPr="005E5FD8">
        <w:rPr>
          <w:b/>
          <w:lang w:val="en-US"/>
        </w:rPr>
        <w:t>10</w:t>
      </w:r>
      <w:r w:rsidRPr="005E5FD8">
        <w:rPr>
          <w:lang w:val="en-US"/>
        </w:rPr>
        <w:t>, 14093-14106.</w:t>
      </w:r>
    </w:p>
    <w:p w14:paraId="2C1548D8" w14:textId="65644C65" w:rsidR="005E5FD8" w:rsidRPr="005E5FD8" w:rsidRDefault="005E5FD8" w:rsidP="005E5FD8">
      <w:pPr>
        <w:pStyle w:val="RSCR02References"/>
        <w:rPr>
          <w:lang w:val="en-US"/>
        </w:rPr>
      </w:pPr>
      <w:r w:rsidRPr="005E5FD8">
        <w:rPr>
          <w:lang w:val="en-US"/>
        </w:rPr>
        <w:t xml:space="preserve">D. Wakerley, S. Lamaison, F. Ozanam, N. Menguy, D. Mercier, P. Marcus, M. Fontecave and V. Mougel, </w:t>
      </w:r>
      <w:r w:rsidRPr="005E5FD8">
        <w:rPr>
          <w:i/>
          <w:lang w:val="en-US"/>
        </w:rPr>
        <w:t>Nat. Mater.</w:t>
      </w:r>
      <w:r w:rsidRPr="005E5FD8">
        <w:rPr>
          <w:lang w:val="en-US"/>
        </w:rPr>
        <w:t xml:space="preserve">, 2019, </w:t>
      </w:r>
      <w:r w:rsidRPr="005E5FD8">
        <w:rPr>
          <w:b/>
          <w:lang w:val="en-US"/>
        </w:rPr>
        <w:t>18</w:t>
      </w:r>
      <w:r w:rsidRPr="005E5FD8">
        <w:rPr>
          <w:lang w:val="en-US"/>
        </w:rPr>
        <w:t>, 1222-1227.</w:t>
      </w:r>
    </w:p>
    <w:p w14:paraId="47986328" w14:textId="74464B86" w:rsidR="005E5FD8" w:rsidRPr="005E5FD8" w:rsidRDefault="005E5FD8" w:rsidP="005E5FD8">
      <w:pPr>
        <w:pStyle w:val="RSCR02References"/>
        <w:rPr>
          <w:lang w:val="en-US"/>
        </w:rPr>
      </w:pPr>
      <w:r w:rsidRPr="005E5FD8">
        <w:rPr>
          <w:lang w:val="en-US"/>
        </w:rPr>
        <w:t xml:space="preserve">M. Jalal Uddin, M. Khalid Hossain, M. I. Hossain, W. Qarony, S. Tayyaba, M. N. H. Mia, M. F. Pervez and S. Hossen, </w:t>
      </w:r>
      <w:r w:rsidRPr="005E5FD8">
        <w:rPr>
          <w:i/>
          <w:lang w:val="en-US"/>
        </w:rPr>
        <w:t>Results Phys.</w:t>
      </w:r>
      <w:r w:rsidRPr="005E5FD8">
        <w:rPr>
          <w:lang w:val="en-US"/>
        </w:rPr>
        <w:t xml:space="preserve">, 2017, </w:t>
      </w:r>
      <w:r w:rsidRPr="005E5FD8">
        <w:rPr>
          <w:b/>
          <w:lang w:val="en-US"/>
        </w:rPr>
        <w:t>7</w:t>
      </w:r>
      <w:r w:rsidRPr="005E5FD8">
        <w:rPr>
          <w:lang w:val="en-US"/>
        </w:rPr>
        <w:t>, 2289-2295.</w:t>
      </w:r>
    </w:p>
    <w:p w14:paraId="3C20C375" w14:textId="7CC07F73" w:rsidR="005E5FD8" w:rsidRPr="005E5FD8" w:rsidRDefault="005E5FD8" w:rsidP="005E5FD8">
      <w:pPr>
        <w:pStyle w:val="RSCR02References"/>
        <w:rPr>
          <w:lang w:val="en-US"/>
        </w:rPr>
      </w:pPr>
      <w:r w:rsidRPr="005E5FD8">
        <w:rPr>
          <w:lang w:val="en-US"/>
        </w:rPr>
        <w:t xml:space="preserve">T. Shinagawa, A. T. Garcia-Esparza and K. Takanabe, </w:t>
      </w:r>
      <w:r w:rsidRPr="005E5FD8">
        <w:rPr>
          <w:i/>
          <w:lang w:val="en-US"/>
        </w:rPr>
        <w:t>Sci. Rep.</w:t>
      </w:r>
      <w:r w:rsidRPr="005E5FD8">
        <w:rPr>
          <w:lang w:val="en-US"/>
        </w:rPr>
        <w:t xml:space="preserve">, 2015, </w:t>
      </w:r>
      <w:r w:rsidRPr="005E5FD8">
        <w:rPr>
          <w:b/>
          <w:lang w:val="en-US"/>
        </w:rPr>
        <w:t>5</w:t>
      </w:r>
      <w:r w:rsidRPr="005E5FD8">
        <w:rPr>
          <w:lang w:val="en-US"/>
        </w:rPr>
        <w:t>, 13801.</w:t>
      </w:r>
    </w:p>
    <w:p w14:paraId="4FF735BF" w14:textId="2524E1C8" w:rsidR="005E5FD8" w:rsidRPr="005E5FD8" w:rsidRDefault="005E5FD8" w:rsidP="005E5FD8">
      <w:pPr>
        <w:pStyle w:val="RSCR02References"/>
        <w:rPr>
          <w:lang w:val="en-US"/>
        </w:rPr>
      </w:pPr>
      <w:r w:rsidRPr="005E5FD8">
        <w:rPr>
          <w:lang w:val="en-US"/>
        </w:rPr>
        <w:t xml:space="preserve">C. W. Lee, N. H. Cho, S. W. Im, M. S. Jee, Y. J. Hwang, B. K. Min and K. T. Nam, </w:t>
      </w:r>
      <w:r w:rsidRPr="005E5FD8">
        <w:rPr>
          <w:i/>
          <w:lang w:val="en-US"/>
        </w:rPr>
        <w:t>J. Mater. Chem. A</w:t>
      </w:r>
      <w:r w:rsidRPr="005E5FD8">
        <w:rPr>
          <w:lang w:val="en-US"/>
        </w:rPr>
        <w:t xml:space="preserve">, 2018, </w:t>
      </w:r>
      <w:r w:rsidRPr="005E5FD8">
        <w:rPr>
          <w:b/>
          <w:lang w:val="en-US"/>
        </w:rPr>
        <w:t>6</w:t>
      </w:r>
      <w:r w:rsidRPr="005E5FD8">
        <w:rPr>
          <w:lang w:val="en-US"/>
        </w:rPr>
        <w:t>, 14043-14057.</w:t>
      </w:r>
    </w:p>
    <w:p w14:paraId="59D5BCD9" w14:textId="5FB7478C" w:rsidR="005E5FD8" w:rsidRPr="005E5FD8" w:rsidRDefault="005E5FD8" w:rsidP="005E5FD8">
      <w:pPr>
        <w:pStyle w:val="RSCR02References"/>
        <w:rPr>
          <w:lang w:val="en-US"/>
        </w:rPr>
      </w:pPr>
      <w:r w:rsidRPr="005E5FD8">
        <w:rPr>
          <w:lang w:val="en-US"/>
        </w:rPr>
        <w:t xml:space="preserve">L. M. Aeshala, R. G. Uppaluri and A. Verma, </w:t>
      </w:r>
      <w:r w:rsidRPr="005E5FD8">
        <w:rPr>
          <w:i/>
          <w:lang w:val="en-US"/>
        </w:rPr>
        <w:t>J. CO2 Util.</w:t>
      </w:r>
      <w:r w:rsidRPr="005E5FD8">
        <w:rPr>
          <w:lang w:val="en-US"/>
        </w:rPr>
        <w:t xml:space="preserve">, 2013, </w:t>
      </w:r>
      <w:r w:rsidRPr="005E5FD8">
        <w:rPr>
          <w:b/>
          <w:lang w:val="en-US"/>
        </w:rPr>
        <w:t>3-4</w:t>
      </w:r>
      <w:r w:rsidRPr="005E5FD8">
        <w:rPr>
          <w:lang w:val="en-US"/>
        </w:rPr>
        <w:t>, 49-55.</w:t>
      </w:r>
    </w:p>
    <w:p w14:paraId="77BAB036" w14:textId="0243B268" w:rsidR="005E5FD8" w:rsidRPr="005E5FD8" w:rsidRDefault="005E5FD8" w:rsidP="005E5FD8">
      <w:pPr>
        <w:pStyle w:val="RSCR02References"/>
        <w:rPr>
          <w:lang w:val="en-US"/>
        </w:rPr>
      </w:pPr>
      <w:r w:rsidRPr="005E5FD8">
        <w:rPr>
          <w:lang w:val="en-US"/>
        </w:rPr>
        <w:t xml:space="preserve">D. Faggion, W. D. G. Gonçalves and J. Dupont, </w:t>
      </w:r>
      <w:r w:rsidRPr="005E5FD8">
        <w:rPr>
          <w:i/>
          <w:lang w:val="en-US"/>
        </w:rPr>
        <w:t>Front. Chem.</w:t>
      </w:r>
      <w:r w:rsidRPr="005E5FD8">
        <w:rPr>
          <w:lang w:val="en-US"/>
        </w:rPr>
        <w:t xml:space="preserve">, 2019, </w:t>
      </w:r>
      <w:r w:rsidRPr="005E5FD8">
        <w:rPr>
          <w:b/>
          <w:lang w:val="en-US"/>
        </w:rPr>
        <w:t>7</w:t>
      </w:r>
      <w:r w:rsidRPr="005E5FD8">
        <w:rPr>
          <w:lang w:val="en-US"/>
        </w:rPr>
        <w:t>, 102.</w:t>
      </w:r>
    </w:p>
    <w:p w14:paraId="50071096" w14:textId="1CC24542" w:rsidR="005E5FD8" w:rsidRPr="005E5FD8" w:rsidRDefault="005E5FD8" w:rsidP="005E5FD8">
      <w:pPr>
        <w:pStyle w:val="RSCR02References"/>
        <w:rPr>
          <w:lang w:val="en-US"/>
        </w:rPr>
      </w:pPr>
      <w:r w:rsidRPr="005E5FD8">
        <w:rPr>
          <w:lang w:val="en-US"/>
        </w:rPr>
        <w:t xml:space="preserve">D.-H. Nam, P. De Luna, A. Rosas-Hernández, A. Thevenon, F. Li, T. Agapie, J. C. Peters, O. Shekhah, M. Eddaoudi and E. H. Sargent, </w:t>
      </w:r>
      <w:r w:rsidRPr="005E5FD8">
        <w:rPr>
          <w:i/>
          <w:lang w:val="en-US"/>
        </w:rPr>
        <w:t>Nat. Mater.</w:t>
      </w:r>
      <w:r w:rsidRPr="005E5FD8">
        <w:rPr>
          <w:lang w:val="en-US"/>
        </w:rPr>
        <w:t xml:space="preserve">, 2020, </w:t>
      </w:r>
      <w:r w:rsidRPr="005E5FD8">
        <w:rPr>
          <w:b/>
          <w:lang w:val="en-US"/>
        </w:rPr>
        <w:t>19</w:t>
      </w:r>
      <w:r w:rsidRPr="005E5FD8">
        <w:rPr>
          <w:lang w:val="en-US"/>
        </w:rPr>
        <w:t>, 266-276.</w:t>
      </w:r>
    </w:p>
    <w:p w14:paraId="3A1425D5" w14:textId="2D0904B0" w:rsidR="005E5FD8" w:rsidRPr="005E5FD8" w:rsidRDefault="005E5FD8" w:rsidP="005E5FD8">
      <w:pPr>
        <w:pStyle w:val="RSCR02References"/>
        <w:rPr>
          <w:lang w:val="en-US"/>
        </w:rPr>
      </w:pPr>
      <w:r w:rsidRPr="005E5FD8">
        <w:rPr>
          <w:lang w:val="en-US"/>
        </w:rPr>
        <w:t xml:space="preserve">K. J. P. Schouten, Z. Qin, E. Pérez Gallent and M. T. M. Koper, </w:t>
      </w:r>
      <w:r w:rsidRPr="005E5FD8">
        <w:rPr>
          <w:i/>
          <w:lang w:val="en-US"/>
        </w:rPr>
        <w:t>J. Am. Chem. Soc.</w:t>
      </w:r>
      <w:r w:rsidRPr="005E5FD8">
        <w:rPr>
          <w:lang w:val="en-US"/>
        </w:rPr>
        <w:t xml:space="preserve">, 2012, </w:t>
      </w:r>
      <w:r w:rsidRPr="005E5FD8">
        <w:rPr>
          <w:b/>
          <w:lang w:val="en-US"/>
        </w:rPr>
        <w:t>134</w:t>
      </w:r>
      <w:r w:rsidRPr="005E5FD8">
        <w:rPr>
          <w:lang w:val="en-US"/>
        </w:rPr>
        <w:t>, 9864-9867.</w:t>
      </w:r>
    </w:p>
    <w:p w14:paraId="31FC1FF7" w14:textId="0BA0683A" w:rsidR="005E5FD8" w:rsidRPr="005E5FD8" w:rsidRDefault="005E5FD8" w:rsidP="005E5FD8">
      <w:pPr>
        <w:pStyle w:val="RSCR02References"/>
        <w:rPr>
          <w:lang w:val="en-US"/>
        </w:rPr>
      </w:pPr>
      <w:r w:rsidRPr="005E5FD8">
        <w:rPr>
          <w:lang w:val="en-US"/>
        </w:rPr>
        <w:t xml:space="preserve">A. J. Garza, A. T. Bell and M. Head-Gordon, </w:t>
      </w:r>
      <w:r w:rsidRPr="005E5FD8">
        <w:rPr>
          <w:i/>
          <w:lang w:val="en-US"/>
        </w:rPr>
        <w:t>ACS Catal.</w:t>
      </w:r>
      <w:r w:rsidRPr="005E5FD8">
        <w:rPr>
          <w:lang w:val="en-US"/>
        </w:rPr>
        <w:t xml:space="preserve">, 2018, </w:t>
      </w:r>
      <w:r w:rsidRPr="005E5FD8">
        <w:rPr>
          <w:b/>
          <w:lang w:val="en-US"/>
        </w:rPr>
        <w:t>8</w:t>
      </w:r>
      <w:r w:rsidRPr="005E5FD8">
        <w:rPr>
          <w:lang w:val="en-US"/>
        </w:rPr>
        <w:t>, 1490-1499.</w:t>
      </w:r>
    </w:p>
    <w:p w14:paraId="339E4F4B" w14:textId="44F3FBDA" w:rsidR="00F157DD" w:rsidRPr="00241ACD" w:rsidRDefault="005E5FD8" w:rsidP="005E5FD8">
      <w:pPr>
        <w:pStyle w:val="RSCR02References"/>
        <w:numPr>
          <w:ilvl w:val="0"/>
          <w:numId w:val="0"/>
        </w:numPr>
        <w:ind w:left="284"/>
      </w:pPr>
      <w:r w:rsidRPr="005E5FD8">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C1ED5" w14:textId="77777777" w:rsidR="00E515FC" w:rsidRDefault="00E515FC" w:rsidP="00E547DB">
      <w:pPr>
        <w:spacing w:after="0" w:line="240" w:lineRule="auto"/>
      </w:pPr>
      <w:r>
        <w:separator/>
      </w:r>
    </w:p>
    <w:p w14:paraId="4237AFA4" w14:textId="77777777" w:rsidR="00E515FC" w:rsidRDefault="00E515FC"/>
    <w:p w14:paraId="6D59ED88" w14:textId="77777777" w:rsidR="00E515FC" w:rsidRDefault="00E515FC"/>
    <w:p w14:paraId="2DFA7B22" w14:textId="77777777" w:rsidR="00E515FC" w:rsidRDefault="00E515FC"/>
    <w:p w14:paraId="7D52A396" w14:textId="77777777" w:rsidR="00E515FC" w:rsidRDefault="00E515FC"/>
    <w:p w14:paraId="665AA255" w14:textId="77777777" w:rsidR="00E515FC" w:rsidRDefault="00E515FC"/>
  </w:endnote>
  <w:endnote w:type="continuationSeparator" w:id="0">
    <w:p w14:paraId="67AB6FC9" w14:textId="77777777" w:rsidR="00E515FC" w:rsidRDefault="00E515FC" w:rsidP="00E547DB">
      <w:pPr>
        <w:spacing w:after="0" w:line="240" w:lineRule="auto"/>
      </w:pPr>
      <w:r>
        <w:continuationSeparator/>
      </w:r>
    </w:p>
    <w:p w14:paraId="36EC5E4B" w14:textId="77777777" w:rsidR="00E515FC" w:rsidRDefault="00E515FC"/>
    <w:p w14:paraId="24EA28C8" w14:textId="77777777" w:rsidR="00E515FC" w:rsidRDefault="00E515FC"/>
    <w:p w14:paraId="462B49B6" w14:textId="77777777" w:rsidR="00E515FC" w:rsidRDefault="00E515FC"/>
    <w:p w14:paraId="05B7A8C8" w14:textId="77777777" w:rsidR="00E515FC" w:rsidRDefault="00E515FC"/>
    <w:p w14:paraId="71D2B614" w14:textId="77777777" w:rsidR="00E515FC" w:rsidRDefault="00E515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341C3B59-50D8-447F-A83F-E4B040D56795}"/>
    <w:embedBold r:id="rId2" w:fontKey="{210D8AAF-06BC-4EDF-B4BA-6AF9D8AEDF90}"/>
    <w:embedItalic r:id="rId3" w:fontKey="{ABE59D1A-9B39-4376-98A1-F8AC03661BA1}"/>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embedRegular r:id="rId4" w:fontKey="{0E4C25E1-7EB9-47ED-852F-C8E315827539}"/>
  </w:font>
  <w:font w:name="Cambria Math">
    <w:panose1 w:val="02040503050406030204"/>
    <w:charset w:val="00"/>
    <w:family w:val="roman"/>
    <w:pitch w:val="variable"/>
    <w:sig w:usb0="E00006FF" w:usb1="420024FF" w:usb2="02000000" w:usb3="00000000" w:csb0="0000019F" w:csb1="00000000"/>
    <w:embedRegular r:id="rId5" w:fontKey="{D9A4CCE2-E13A-467A-B400-E6D8FB0010F0}"/>
    <w:embedItalic r:id="rId6" w:fontKey="{BBB1FDD8-4486-4458-A0A7-3040484B35D4}"/>
  </w:font>
  <w:font w:name="Cambria">
    <w:panose1 w:val="02040503050406030204"/>
    <w:charset w:val="00"/>
    <w:family w:val="roman"/>
    <w:pitch w:val="variable"/>
    <w:sig w:usb0="E00006FF" w:usb1="420024FF" w:usb2="02000000" w:usb3="00000000" w:csb0="0000019F" w:csb1="00000000"/>
    <w:embedRegular r:id="rId7" w:fontKey="{910F0349-892E-4375-B745-E1EA5CE1067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7C395" w14:textId="099018E1" w:rsidR="00E515FC" w:rsidRPr="006602F1" w:rsidRDefault="00E515FC"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4D0DDD">
      <w:rPr>
        <w:b/>
        <w:noProof/>
        <w:spacing w:val="10"/>
        <w:sz w:val="16"/>
        <w:szCs w:val="16"/>
      </w:rPr>
      <w:t>6</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C148E" w14:textId="2CF64C67" w:rsidR="00E515FC" w:rsidRPr="006602F1" w:rsidRDefault="00E515FC"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4D0DDD">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C4DD8" w14:textId="77777777" w:rsidR="00E515FC" w:rsidRPr="006602F1" w:rsidRDefault="00E515FC"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0BDE793" wp14:editId="4069E00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BD3FB71" w14:textId="77777777" w:rsidR="00E515FC" w:rsidRPr="00F20A7C" w:rsidRDefault="00E515FC"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BDE793" id="_x0000_t202" coordsize="21600,21600" o:spt="202" path="m,l,21600r21600,l21600,xe">
              <v:stroke joinstyle="miter"/>
              <v:path gradientshapeok="t" o:connecttype="rect"/>
            </v:shapetype>
            <v:shape id="_x0000_s1044"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2BD3FB71" w14:textId="77777777" w:rsidR="00E515FC" w:rsidRPr="00F20A7C" w:rsidRDefault="00E515FC"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2FAA3F" w14:textId="77777777" w:rsidR="00E515FC" w:rsidRDefault="00E515FC" w:rsidP="00E547DB">
      <w:pPr>
        <w:spacing w:after="0" w:line="240" w:lineRule="auto"/>
      </w:pPr>
      <w:r>
        <w:separator/>
      </w:r>
    </w:p>
    <w:p w14:paraId="66A304DB" w14:textId="77777777" w:rsidR="00E515FC" w:rsidRDefault="00E515FC"/>
    <w:p w14:paraId="16FE3AD3" w14:textId="77777777" w:rsidR="00E515FC" w:rsidRDefault="00E515FC"/>
    <w:p w14:paraId="32236E65" w14:textId="77777777" w:rsidR="00E515FC" w:rsidRDefault="00E515FC"/>
    <w:p w14:paraId="144EE5F2" w14:textId="77777777" w:rsidR="00E515FC" w:rsidRDefault="00E515FC"/>
    <w:p w14:paraId="31D832CE" w14:textId="77777777" w:rsidR="00E515FC" w:rsidRDefault="00E515FC"/>
  </w:footnote>
  <w:footnote w:type="continuationSeparator" w:id="0">
    <w:p w14:paraId="05359632" w14:textId="77777777" w:rsidR="00E515FC" w:rsidRDefault="00E515FC" w:rsidP="00E547DB">
      <w:pPr>
        <w:spacing w:after="0" w:line="240" w:lineRule="auto"/>
      </w:pPr>
      <w:r>
        <w:continuationSeparator/>
      </w:r>
    </w:p>
    <w:p w14:paraId="73CFB1BC" w14:textId="77777777" w:rsidR="00E515FC" w:rsidRDefault="00E515FC"/>
    <w:p w14:paraId="01E274A2" w14:textId="77777777" w:rsidR="00E515FC" w:rsidRDefault="00E515FC"/>
    <w:p w14:paraId="67A11DBA" w14:textId="77777777" w:rsidR="00E515FC" w:rsidRDefault="00E515FC"/>
    <w:p w14:paraId="2AFE4F3A" w14:textId="77777777" w:rsidR="00E515FC" w:rsidRDefault="00E515FC"/>
    <w:p w14:paraId="793228B4" w14:textId="77777777" w:rsidR="00E515FC" w:rsidRDefault="00E515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5D6BB" w14:textId="77777777" w:rsidR="00E515FC" w:rsidRPr="00E70DCE" w:rsidRDefault="00E515FC"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3524EC0" wp14:editId="57A3D1D9">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C389A26" w14:textId="77777777" w:rsidR="00E515FC" w:rsidRPr="00F20A7C" w:rsidRDefault="00E515F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524EC0" id="_x0000_t202" coordsize="21600,21600" o:spt="202" path="m,l,21600r21600,l21600,xe">
              <v:stroke joinstyle="miter"/>
              <v:path gradientshapeok="t" o:connecttype="rect"/>
            </v:shapetype>
            <v:shape id="_x0000_s1039"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3C389A26" w14:textId="77777777" w:rsidR="00E515FC" w:rsidRPr="00F20A7C" w:rsidRDefault="00E515F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2B65137" wp14:editId="67568D9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A3F4DC3" w14:textId="77777777" w:rsidR="00E515FC" w:rsidRPr="00F20A7C" w:rsidRDefault="00E515F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2B65137" id="_x0000_s1040"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2A3F4DC3" w14:textId="77777777" w:rsidR="00E515FC" w:rsidRPr="00F20A7C" w:rsidRDefault="00E515F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8EC0D" w14:textId="77777777" w:rsidR="00E515FC" w:rsidRPr="009316A6" w:rsidRDefault="00E515FC"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E828ED4" wp14:editId="71AE44F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9A3293" w14:textId="77777777" w:rsidR="00E515FC" w:rsidRPr="00F20A7C" w:rsidRDefault="00E515F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E828ED4" id="_x0000_t202" coordsize="21600,21600" o:spt="202" path="m,l,21600r21600,l21600,xe">
              <v:stroke joinstyle="miter"/>
              <v:path gradientshapeok="t" o:connecttype="rect"/>
            </v:shapetype>
            <v:shape id="_x0000_s1041"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0E9A3293" w14:textId="77777777" w:rsidR="00E515FC" w:rsidRPr="00F20A7C" w:rsidRDefault="00E515F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45988B93" wp14:editId="082F6A2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90D4CCD" w14:textId="77777777" w:rsidR="00E515FC" w:rsidRPr="00F20A7C" w:rsidRDefault="00E515F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988B93" id="_x0000_s1042"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390D4CCD" w14:textId="77777777" w:rsidR="00E515FC" w:rsidRPr="00F20A7C" w:rsidRDefault="00E515F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27CF2" w14:textId="77777777" w:rsidR="00E515FC" w:rsidRDefault="00E515FC"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1E076B20" wp14:editId="1DA57D2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0D533DE" w14:textId="77777777" w:rsidR="00E515FC" w:rsidRPr="00F20A7C" w:rsidRDefault="00E515F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076B20" id="_x0000_t202" coordsize="21600,21600" o:spt="202" path="m,l,21600r21600,l21600,xe">
              <v:stroke joinstyle="miter"/>
              <v:path gradientshapeok="t" o:connecttype="rect"/>
            </v:shapetype>
            <v:shape id="_x0000_s1043"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40D533DE" w14:textId="77777777" w:rsidR="00E515FC" w:rsidRPr="00F20A7C" w:rsidRDefault="00E515F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25301B85" w14:textId="77777777" w:rsidR="00E515FC" w:rsidRDefault="00E515FC" w:rsidP="00180ABE">
    <w:pPr>
      <w:pStyle w:val="Header"/>
      <w:shd w:val="clear" w:color="auto" w:fill="FFFFFF" w:themeFill="background1"/>
      <w:tabs>
        <w:tab w:val="clear" w:pos="4513"/>
        <w:tab w:val="clear" w:pos="9026"/>
        <w:tab w:val="right" w:pos="10205"/>
      </w:tabs>
      <w:spacing w:after="240"/>
      <w:rPr>
        <w:b/>
        <w:sz w:val="32"/>
        <w:szCs w:val="32"/>
      </w:rPr>
    </w:pPr>
  </w:p>
  <w:p w14:paraId="419C7B5B" w14:textId="77777777" w:rsidR="00E515FC" w:rsidRPr="00180ABE" w:rsidRDefault="00E515FC"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5B4FA9"/>
    <w:multiLevelType w:val="hybridMultilevel"/>
    <w:tmpl w:val="38383008"/>
    <w:lvl w:ilvl="0" w:tplc="827E96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9"/>
  </w:num>
  <w:num w:numId="5">
    <w:abstractNumId w:val="7"/>
  </w:num>
  <w:num w:numId="6">
    <w:abstractNumId w:val="2"/>
  </w:num>
  <w:num w:numId="7">
    <w:abstractNumId w:val="6"/>
  </w:num>
  <w:num w:numId="8">
    <w:abstractNumId w:val="3"/>
  </w:num>
  <w:num w:numId="9">
    <w:abstractNumId w:val="1"/>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TrueTypeFonts/>
  <w:proofState w:spelling="clean" w:grammar="clean"/>
  <w:stylePaneSortMethod w:val="0000"/>
  <w:defaultTabStop w:val="284"/>
  <w:evenAndOddHeaders/>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5A0"/>
    <w:rsid w:val="00005B8A"/>
    <w:rsid w:val="00022D8A"/>
    <w:rsid w:val="0003744F"/>
    <w:rsid w:val="000622D1"/>
    <w:rsid w:val="00071E41"/>
    <w:rsid w:val="00073639"/>
    <w:rsid w:val="00075507"/>
    <w:rsid w:val="000A2670"/>
    <w:rsid w:val="000C0A9D"/>
    <w:rsid w:val="000D2FAC"/>
    <w:rsid w:val="000D5891"/>
    <w:rsid w:val="000D6963"/>
    <w:rsid w:val="000E7A32"/>
    <w:rsid w:val="000F0959"/>
    <w:rsid w:val="000F3A41"/>
    <w:rsid w:val="00120227"/>
    <w:rsid w:val="00126027"/>
    <w:rsid w:val="001508E9"/>
    <w:rsid w:val="001633D9"/>
    <w:rsid w:val="00180ABE"/>
    <w:rsid w:val="001923AB"/>
    <w:rsid w:val="001925B0"/>
    <w:rsid w:val="001A3D04"/>
    <w:rsid w:val="001C1EB8"/>
    <w:rsid w:val="001F237C"/>
    <w:rsid w:val="00200B69"/>
    <w:rsid w:val="00206A82"/>
    <w:rsid w:val="00214BEC"/>
    <w:rsid w:val="00237C8A"/>
    <w:rsid w:val="0024022C"/>
    <w:rsid w:val="00240353"/>
    <w:rsid w:val="00241ACD"/>
    <w:rsid w:val="00253551"/>
    <w:rsid w:val="00270DD5"/>
    <w:rsid w:val="00271235"/>
    <w:rsid w:val="00272D6F"/>
    <w:rsid w:val="002A5421"/>
    <w:rsid w:val="002C0803"/>
    <w:rsid w:val="002C251C"/>
    <w:rsid w:val="002C3D7C"/>
    <w:rsid w:val="002E5B1D"/>
    <w:rsid w:val="002F52C3"/>
    <w:rsid w:val="00352029"/>
    <w:rsid w:val="00352AA4"/>
    <w:rsid w:val="00354579"/>
    <w:rsid w:val="00356F00"/>
    <w:rsid w:val="00377481"/>
    <w:rsid w:val="00385965"/>
    <w:rsid w:val="003A7E95"/>
    <w:rsid w:val="003B739C"/>
    <w:rsid w:val="003C6313"/>
    <w:rsid w:val="003D4ECA"/>
    <w:rsid w:val="003D6715"/>
    <w:rsid w:val="003E55B2"/>
    <w:rsid w:val="0043180D"/>
    <w:rsid w:val="004414A5"/>
    <w:rsid w:val="00442B26"/>
    <w:rsid w:val="0044700B"/>
    <w:rsid w:val="004660A1"/>
    <w:rsid w:val="00467171"/>
    <w:rsid w:val="00467C80"/>
    <w:rsid w:val="00474052"/>
    <w:rsid w:val="0047645B"/>
    <w:rsid w:val="004877C8"/>
    <w:rsid w:val="004901D3"/>
    <w:rsid w:val="004B5EA4"/>
    <w:rsid w:val="004C33A3"/>
    <w:rsid w:val="004C531E"/>
    <w:rsid w:val="004C6C90"/>
    <w:rsid w:val="004D0DDD"/>
    <w:rsid w:val="005037CD"/>
    <w:rsid w:val="00504795"/>
    <w:rsid w:val="00514CBA"/>
    <w:rsid w:val="0052630A"/>
    <w:rsid w:val="0053177A"/>
    <w:rsid w:val="00533EA1"/>
    <w:rsid w:val="005771C3"/>
    <w:rsid w:val="00577B54"/>
    <w:rsid w:val="00590F6D"/>
    <w:rsid w:val="005A5A6D"/>
    <w:rsid w:val="005A5ED7"/>
    <w:rsid w:val="005C1A41"/>
    <w:rsid w:val="005C4565"/>
    <w:rsid w:val="005E05CD"/>
    <w:rsid w:val="005E5FD8"/>
    <w:rsid w:val="00602710"/>
    <w:rsid w:val="0060627E"/>
    <w:rsid w:val="0061572F"/>
    <w:rsid w:val="00616D34"/>
    <w:rsid w:val="00631441"/>
    <w:rsid w:val="00641030"/>
    <w:rsid w:val="00645D52"/>
    <w:rsid w:val="0065133B"/>
    <w:rsid w:val="006556AC"/>
    <w:rsid w:val="006602F1"/>
    <w:rsid w:val="00670ED4"/>
    <w:rsid w:val="00672928"/>
    <w:rsid w:val="00674A86"/>
    <w:rsid w:val="006A69C8"/>
    <w:rsid w:val="006B218D"/>
    <w:rsid w:val="006D6163"/>
    <w:rsid w:val="006E58B1"/>
    <w:rsid w:val="006F01C4"/>
    <w:rsid w:val="006F487B"/>
    <w:rsid w:val="006F740B"/>
    <w:rsid w:val="00744A41"/>
    <w:rsid w:val="00780A41"/>
    <w:rsid w:val="00794787"/>
    <w:rsid w:val="007A37D8"/>
    <w:rsid w:val="007C3D03"/>
    <w:rsid w:val="007D1EFA"/>
    <w:rsid w:val="007D5FE4"/>
    <w:rsid w:val="008125A0"/>
    <w:rsid w:val="00844803"/>
    <w:rsid w:val="008560DE"/>
    <w:rsid w:val="0088525A"/>
    <w:rsid w:val="008A0D60"/>
    <w:rsid w:val="008C1387"/>
    <w:rsid w:val="008C682F"/>
    <w:rsid w:val="008E509B"/>
    <w:rsid w:val="008F4811"/>
    <w:rsid w:val="008F525A"/>
    <w:rsid w:val="009026D4"/>
    <w:rsid w:val="009250AC"/>
    <w:rsid w:val="00926446"/>
    <w:rsid w:val="0092763E"/>
    <w:rsid w:val="009316A6"/>
    <w:rsid w:val="00936114"/>
    <w:rsid w:val="009400E9"/>
    <w:rsid w:val="00946830"/>
    <w:rsid w:val="00962779"/>
    <w:rsid w:val="009654EC"/>
    <w:rsid w:val="00975FD9"/>
    <w:rsid w:val="009918D9"/>
    <w:rsid w:val="009A392D"/>
    <w:rsid w:val="009D17C3"/>
    <w:rsid w:val="009D47C2"/>
    <w:rsid w:val="009E451E"/>
    <w:rsid w:val="009E51F8"/>
    <w:rsid w:val="009F2649"/>
    <w:rsid w:val="00A05364"/>
    <w:rsid w:val="00A074D7"/>
    <w:rsid w:val="00A17D23"/>
    <w:rsid w:val="00A208E1"/>
    <w:rsid w:val="00A521AB"/>
    <w:rsid w:val="00A56CD0"/>
    <w:rsid w:val="00A61D3E"/>
    <w:rsid w:val="00A7643E"/>
    <w:rsid w:val="00A9649E"/>
    <w:rsid w:val="00AA1341"/>
    <w:rsid w:val="00AB16D0"/>
    <w:rsid w:val="00AB2C1B"/>
    <w:rsid w:val="00AC3BF2"/>
    <w:rsid w:val="00AD5483"/>
    <w:rsid w:val="00AF0249"/>
    <w:rsid w:val="00AF12B7"/>
    <w:rsid w:val="00AF150F"/>
    <w:rsid w:val="00AF4737"/>
    <w:rsid w:val="00B0470A"/>
    <w:rsid w:val="00B2364D"/>
    <w:rsid w:val="00B53582"/>
    <w:rsid w:val="00B6239D"/>
    <w:rsid w:val="00B67630"/>
    <w:rsid w:val="00B70B18"/>
    <w:rsid w:val="00B722DE"/>
    <w:rsid w:val="00B80DDB"/>
    <w:rsid w:val="00B81EE1"/>
    <w:rsid w:val="00B9392D"/>
    <w:rsid w:val="00BA42DD"/>
    <w:rsid w:val="00BA761E"/>
    <w:rsid w:val="00BB3FBE"/>
    <w:rsid w:val="00BC603D"/>
    <w:rsid w:val="00C03CE1"/>
    <w:rsid w:val="00C3016F"/>
    <w:rsid w:val="00C31922"/>
    <w:rsid w:val="00C32EDF"/>
    <w:rsid w:val="00C405FD"/>
    <w:rsid w:val="00C42573"/>
    <w:rsid w:val="00C5024A"/>
    <w:rsid w:val="00C57107"/>
    <w:rsid w:val="00C62C2D"/>
    <w:rsid w:val="00C9227C"/>
    <w:rsid w:val="00C9557D"/>
    <w:rsid w:val="00CA2740"/>
    <w:rsid w:val="00CC12E6"/>
    <w:rsid w:val="00CC2E25"/>
    <w:rsid w:val="00CC7C64"/>
    <w:rsid w:val="00CD0B47"/>
    <w:rsid w:val="00CF5F1A"/>
    <w:rsid w:val="00D010E8"/>
    <w:rsid w:val="00D02C04"/>
    <w:rsid w:val="00D138E8"/>
    <w:rsid w:val="00D20259"/>
    <w:rsid w:val="00D208BA"/>
    <w:rsid w:val="00D21668"/>
    <w:rsid w:val="00D216BC"/>
    <w:rsid w:val="00D42F8F"/>
    <w:rsid w:val="00D45ADF"/>
    <w:rsid w:val="00DA07F1"/>
    <w:rsid w:val="00DB59FC"/>
    <w:rsid w:val="00DD06F4"/>
    <w:rsid w:val="00DD500F"/>
    <w:rsid w:val="00DF53E4"/>
    <w:rsid w:val="00E2136E"/>
    <w:rsid w:val="00E25AF8"/>
    <w:rsid w:val="00E31A6A"/>
    <w:rsid w:val="00E46BDF"/>
    <w:rsid w:val="00E515FC"/>
    <w:rsid w:val="00E547DB"/>
    <w:rsid w:val="00E555BF"/>
    <w:rsid w:val="00E61949"/>
    <w:rsid w:val="00E70DCE"/>
    <w:rsid w:val="00E7293C"/>
    <w:rsid w:val="00E87276"/>
    <w:rsid w:val="00EA446A"/>
    <w:rsid w:val="00EA7DC1"/>
    <w:rsid w:val="00EB2025"/>
    <w:rsid w:val="00EB5BA2"/>
    <w:rsid w:val="00EB5C28"/>
    <w:rsid w:val="00EC6884"/>
    <w:rsid w:val="00EE3AFB"/>
    <w:rsid w:val="00EF0D19"/>
    <w:rsid w:val="00EF1577"/>
    <w:rsid w:val="00EF6BD4"/>
    <w:rsid w:val="00F02A47"/>
    <w:rsid w:val="00F05C18"/>
    <w:rsid w:val="00F157DD"/>
    <w:rsid w:val="00F15F90"/>
    <w:rsid w:val="00F21465"/>
    <w:rsid w:val="00F3088D"/>
    <w:rsid w:val="00F6065C"/>
    <w:rsid w:val="00F61EB1"/>
    <w:rsid w:val="00F62C8B"/>
    <w:rsid w:val="00F802D4"/>
    <w:rsid w:val="00F91982"/>
    <w:rsid w:val="00FA2DA2"/>
    <w:rsid w:val="00FA311A"/>
    <w:rsid w:val="00FB16A8"/>
    <w:rsid w:val="00FC1AAD"/>
    <w:rsid w:val="00FE0FE8"/>
    <w:rsid w:val="00FE485B"/>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5FF81D6"/>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60627E"/>
    <w:rPr>
      <w:sz w:val="16"/>
      <w:szCs w:val="16"/>
    </w:rPr>
  </w:style>
  <w:style w:type="paragraph" w:styleId="CommentText">
    <w:name w:val="annotation text"/>
    <w:basedOn w:val="Normal"/>
    <w:link w:val="CommentTextChar"/>
    <w:uiPriority w:val="99"/>
    <w:semiHidden/>
    <w:unhideWhenUsed/>
    <w:rsid w:val="0060627E"/>
    <w:pPr>
      <w:spacing w:line="240" w:lineRule="auto"/>
    </w:pPr>
    <w:rPr>
      <w:sz w:val="20"/>
      <w:szCs w:val="20"/>
    </w:rPr>
  </w:style>
  <w:style w:type="character" w:customStyle="1" w:styleId="CommentTextChar">
    <w:name w:val="Comment Text Char"/>
    <w:basedOn w:val="DefaultParagraphFont"/>
    <w:link w:val="CommentText"/>
    <w:uiPriority w:val="99"/>
    <w:semiHidden/>
    <w:rsid w:val="0060627E"/>
    <w:rPr>
      <w:sz w:val="20"/>
      <w:szCs w:val="20"/>
    </w:rPr>
  </w:style>
  <w:style w:type="paragraph" w:styleId="CommentSubject">
    <w:name w:val="annotation subject"/>
    <w:basedOn w:val="CommentText"/>
    <w:next w:val="CommentText"/>
    <w:link w:val="CommentSubjectChar"/>
    <w:uiPriority w:val="99"/>
    <w:semiHidden/>
    <w:unhideWhenUsed/>
    <w:rsid w:val="0060627E"/>
    <w:rPr>
      <w:b/>
      <w:bCs/>
    </w:rPr>
  </w:style>
  <w:style w:type="character" w:customStyle="1" w:styleId="CommentSubjectChar">
    <w:name w:val="Comment Subject Char"/>
    <w:basedOn w:val="CommentTextChar"/>
    <w:link w:val="CommentSubject"/>
    <w:uiPriority w:val="99"/>
    <w:semiHidden/>
    <w:rsid w:val="006062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5B84F8-62A4-462D-BAC6-351A42D09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8616</Words>
  <Characters>49116</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5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Samuel Perry</cp:lastModifiedBy>
  <cp:revision>3</cp:revision>
  <cp:lastPrinted>2021-02-01T11:20:00Z</cp:lastPrinted>
  <dcterms:created xsi:type="dcterms:W3CDTF">2021-02-01T11:27:00Z</dcterms:created>
  <dcterms:modified xsi:type="dcterms:W3CDTF">2021-02-01T11:27:00Z</dcterms:modified>
</cp:coreProperties>
</file>